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765BB64D" w:rsidR="006E4797" w:rsidRPr="008B6A1D" w:rsidRDefault="00551D82" w:rsidP="008B6A1D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bookmarkStart w:id="0" w:name="_Hlk84271226"/>
      <w:bookmarkStart w:id="1" w:name="_Hlk84270918"/>
      <w:r w:rsidRPr="008B6A1D">
        <w:rPr>
          <w:b/>
          <w:color w:val="000000"/>
        </w:rPr>
        <w:t>TITLE:</w:t>
      </w:r>
      <w:r w:rsidRPr="008B6A1D">
        <w:rPr>
          <w:color w:val="000000"/>
        </w:rPr>
        <w:t xml:space="preserve"> </w:t>
      </w:r>
    </w:p>
    <w:p w14:paraId="59AAC127" w14:textId="2BAD410C" w:rsidR="006E4797" w:rsidRPr="008B6A1D" w:rsidRDefault="0073663C" w:rsidP="008B6A1D">
      <w:pPr>
        <w:rPr>
          <w:color w:val="808080"/>
        </w:rPr>
      </w:pPr>
      <w:r w:rsidRPr="008B6A1D">
        <w:t>Three-dimensional</w:t>
      </w:r>
      <w:r w:rsidR="007535CB" w:rsidRPr="008B6A1D">
        <w:t xml:space="preserve"> </w:t>
      </w:r>
      <w:r w:rsidR="00CC7D9A" w:rsidRPr="008B6A1D">
        <w:t>F</w:t>
      </w:r>
      <w:r w:rsidR="007535CB" w:rsidRPr="008B6A1D">
        <w:t>inger</w:t>
      </w:r>
      <w:r w:rsidR="00CC7D9A" w:rsidRPr="008B6A1D">
        <w:t xml:space="preserve"> M</w:t>
      </w:r>
      <w:r w:rsidR="007535CB" w:rsidRPr="008B6A1D">
        <w:t xml:space="preserve">otion </w:t>
      </w:r>
      <w:r w:rsidR="00CC7D9A" w:rsidRPr="008B6A1D">
        <w:t>T</w:t>
      </w:r>
      <w:r w:rsidR="007535CB" w:rsidRPr="008B6A1D">
        <w:t>racking</w:t>
      </w:r>
      <w:r w:rsidR="00CC7D9A" w:rsidRPr="008B6A1D">
        <w:t xml:space="preserve"> during Needling:</w:t>
      </w:r>
      <w:r w:rsidR="007535CB" w:rsidRPr="008B6A1D">
        <w:t xml:space="preserve"> </w:t>
      </w:r>
      <w:r w:rsidR="0098390B">
        <w:t>A</w:t>
      </w:r>
      <w:r w:rsidR="00CC7D9A" w:rsidRPr="008B6A1D">
        <w:t xml:space="preserve"> Solution for the</w:t>
      </w:r>
      <w:r w:rsidR="007535CB" w:rsidRPr="008B6A1D">
        <w:t xml:space="preserve"> </w:t>
      </w:r>
      <w:r w:rsidR="00CC7D9A" w:rsidRPr="008B6A1D">
        <w:t>K</w:t>
      </w:r>
      <w:r w:rsidR="007535CB" w:rsidRPr="008B6A1D">
        <w:t xml:space="preserve">inematic </w:t>
      </w:r>
      <w:r w:rsidR="00CC7D9A" w:rsidRPr="008B6A1D">
        <w:t>A</w:t>
      </w:r>
      <w:r w:rsidR="007535CB" w:rsidRPr="008B6A1D">
        <w:t xml:space="preserve">nalysis of </w:t>
      </w:r>
      <w:r w:rsidR="00CC7D9A" w:rsidRPr="008B6A1D">
        <w:t>A</w:t>
      </w:r>
      <w:r w:rsidR="007535CB" w:rsidRPr="008B6A1D">
        <w:t xml:space="preserve">cupuncture </w:t>
      </w:r>
      <w:r w:rsidR="00CC7D9A" w:rsidRPr="008B6A1D">
        <w:t>M</w:t>
      </w:r>
      <w:r w:rsidR="007535CB" w:rsidRPr="008B6A1D">
        <w:t>anipulation</w:t>
      </w:r>
    </w:p>
    <w:p w14:paraId="06C0C87E" w14:textId="77777777" w:rsidR="006E4797" w:rsidRPr="008B6A1D" w:rsidRDefault="006E4797" w:rsidP="008B6A1D">
      <w:pPr>
        <w:rPr>
          <w:b/>
        </w:rPr>
      </w:pPr>
    </w:p>
    <w:p w14:paraId="2CD8481E" w14:textId="1486AEA5" w:rsidR="006E4797" w:rsidRPr="008B6A1D" w:rsidRDefault="00551D82" w:rsidP="008B6A1D">
      <w:pPr>
        <w:rPr>
          <w:color w:val="808080"/>
        </w:rPr>
      </w:pPr>
      <w:r w:rsidRPr="008B6A1D">
        <w:rPr>
          <w:b/>
        </w:rPr>
        <w:t>AUTHORS AND AFFILIATIONS:</w:t>
      </w:r>
    </w:p>
    <w:p w14:paraId="193E4452" w14:textId="1CE231B0" w:rsidR="000F0056" w:rsidRPr="008B6A1D" w:rsidRDefault="000F0056" w:rsidP="008B6A1D">
      <w:pPr>
        <w:rPr>
          <w:b/>
          <w:bCs/>
        </w:rPr>
      </w:pPr>
      <w:r w:rsidRPr="008B6A1D">
        <w:t>Liu</w:t>
      </w:r>
      <w:r w:rsidR="00A86241" w:rsidRPr="008B6A1D">
        <w:t>-L</w:t>
      </w:r>
      <w:r w:rsidRPr="008B6A1D">
        <w:t>iu Xu</w:t>
      </w:r>
      <w:r w:rsidRPr="008B6A1D">
        <w:rPr>
          <w:vertAlign w:val="superscript"/>
        </w:rPr>
        <w:t>1</w:t>
      </w:r>
      <w:r w:rsidRPr="008B6A1D">
        <w:t>, Fan Wang</w:t>
      </w:r>
      <w:r w:rsidRPr="008B6A1D">
        <w:rPr>
          <w:vertAlign w:val="superscript"/>
        </w:rPr>
        <w:t>1</w:t>
      </w:r>
      <w:r w:rsidRPr="008B6A1D">
        <w:t>, Hua</w:t>
      </w:r>
      <w:r w:rsidR="00A86241" w:rsidRPr="008B6A1D">
        <w:t>-Y</w:t>
      </w:r>
      <w:r w:rsidRPr="008B6A1D">
        <w:t>uan Yang</w:t>
      </w:r>
      <w:r w:rsidRPr="008B6A1D">
        <w:rPr>
          <w:vertAlign w:val="superscript"/>
        </w:rPr>
        <w:t>1</w:t>
      </w:r>
      <w:r w:rsidRPr="008B6A1D">
        <w:t>, Wen</w:t>
      </w:r>
      <w:r w:rsidR="00A86241" w:rsidRPr="008B6A1D">
        <w:t>-C</w:t>
      </w:r>
      <w:r w:rsidRPr="008B6A1D">
        <w:t>hao Tang</w:t>
      </w:r>
      <w:r w:rsidRPr="008B6A1D">
        <w:rPr>
          <w:vertAlign w:val="superscript"/>
        </w:rPr>
        <w:t>1</w:t>
      </w:r>
      <w:r w:rsidRPr="008B6A1D">
        <w:t xml:space="preserve"> </w:t>
      </w:r>
      <w:r w:rsidRPr="008B6A1D">
        <w:rPr>
          <w:b/>
          <w:bCs/>
        </w:rPr>
        <w:t xml:space="preserve"> </w:t>
      </w:r>
      <w:r w:rsidR="00AC54B2" w:rsidRPr="008B6A1D">
        <w:rPr>
          <w:rStyle w:val="FootnoteReference"/>
          <w:b/>
          <w:bCs/>
        </w:rPr>
        <w:footnoteReference w:customMarkFollows="1" w:id="1"/>
        <w:sym w:font="Symbol" w:char="F020"/>
      </w:r>
    </w:p>
    <w:p w14:paraId="2C98FB64" w14:textId="77777777" w:rsidR="008B6A1D" w:rsidRPr="008B6A1D" w:rsidRDefault="008B6A1D" w:rsidP="008B6A1D">
      <w:pPr>
        <w:rPr>
          <w:b/>
          <w:bCs/>
        </w:rPr>
      </w:pPr>
    </w:p>
    <w:p w14:paraId="04CFBF35" w14:textId="2D5A956E" w:rsidR="000F0056" w:rsidRPr="008B6A1D" w:rsidRDefault="000F0056" w:rsidP="008B6A1D">
      <w:r w:rsidRPr="008B6A1D">
        <w:rPr>
          <w:vertAlign w:val="superscript"/>
        </w:rPr>
        <w:t>1</w:t>
      </w:r>
      <w:r w:rsidRPr="008B6A1D">
        <w:t>School of Acupuncture-Moxibustion and Tuina, Shanghai University of Traditional Chinese Medicine, Shanghai 201203, China</w:t>
      </w:r>
    </w:p>
    <w:p w14:paraId="072357EF" w14:textId="41DE3C49" w:rsidR="008B6A1D" w:rsidRPr="008B6A1D" w:rsidRDefault="008B6A1D" w:rsidP="008B6A1D"/>
    <w:p w14:paraId="05BB9670" w14:textId="52457719" w:rsidR="008B6A1D" w:rsidRPr="008B6A1D" w:rsidRDefault="008B6A1D" w:rsidP="008B6A1D">
      <w:r w:rsidRPr="008B6A1D">
        <w:t>Email addresses of co-authors:</w:t>
      </w:r>
    </w:p>
    <w:p w14:paraId="4827F40C" w14:textId="313FACAB" w:rsidR="008B6A1D" w:rsidRPr="008B6A1D" w:rsidRDefault="008B6A1D" w:rsidP="008B6A1D">
      <w:r w:rsidRPr="008B6A1D">
        <w:t>Liu-Liu Xu</w:t>
      </w:r>
      <w:r w:rsidRPr="008B6A1D">
        <w:tab/>
      </w:r>
      <w:r w:rsidRPr="008B6A1D">
        <w:tab/>
        <w:t>(xuliuliutcm@shutcm.edu.cn)</w:t>
      </w:r>
    </w:p>
    <w:p w14:paraId="0B7508ED" w14:textId="3DB94329" w:rsidR="008B6A1D" w:rsidRPr="008B6A1D" w:rsidRDefault="008B6A1D" w:rsidP="008B6A1D">
      <w:r w:rsidRPr="008B6A1D">
        <w:t xml:space="preserve">Fan Wang </w:t>
      </w:r>
      <w:r w:rsidRPr="008B6A1D">
        <w:tab/>
      </w:r>
      <w:r w:rsidRPr="008B6A1D">
        <w:tab/>
        <w:t>(0000002681@shutcm.edu.cn)</w:t>
      </w:r>
    </w:p>
    <w:p w14:paraId="1AA2DBFC" w14:textId="5B274FE5" w:rsidR="008B6A1D" w:rsidRPr="008B6A1D" w:rsidRDefault="008B6A1D" w:rsidP="008B6A1D">
      <w:r w:rsidRPr="008B6A1D">
        <w:t xml:space="preserve">Hua-Yuan Yang </w:t>
      </w:r>
      <w:r w:rsidRPr="008B6A1D">
        <w:tab/>
        <w:t>(zygc@shutcm.edu.cn)</w:t>
      </w:r>
    </w:p>
    <w:p w14:paraId="2B1E8070" w14:textId="2F9F719A" w:rsidR="008B6A1D" w:rsidRPr="008B6A1D" w:rsidRDefault="008B6A1D" w:rsidP="008B6A1D">
      <w:pPr>
        <w:rPr>
          <w:b/>
          <w:bCs/>
        </w:rPr>
      </w:pPr>
      <w:r w:rsidRPr="008B6A1D">
        <w:t>Wen-Chao Tang</w:t>
      </w:r>
      <w:r w:rsidRPr="008B6A1D">
        <w:tab/>
        <w:t>(vincent.tang@shutcm.edu.cn)</w:t>
      </w:r>
    </w:p>
    <w:p w14:paraId="4DF6D771" w14:textId="38EA9C9B" w:rsidR="008B6A1D" w:rsidRPr="008B6A1D" w:rsidRDefault="008B6A1D" w:rsidP="008B6A1D"/>
    <w:p w14:paraId="1B86B057" w14:textId="2CB48E95" w:rsidR="008B6A1D" w:rsidRPr="008B6A1D" w:rsidRDefault="008B6A1D" w:rsidP="008B6A1D">
      <w:r w:rsidRPr="008B6A1D">
        <w:t>Corresponding author:</w:t>
      </w:r>
    </w:p>
    <w:p w14:paraId="25CEAC6C" w14:textId="4B7E1EF1" w:rsidR="008B6A1D" w:rsidRPr="008B6A1D" w:rsidRDefault="008B6A1D" w:rsidP="008B6A1D">
      <w:pPr>
        <w:rPr>
          <w:b/>
          <w:bCs/>
        </w:rPr>
      </w:pPr>
      <w:r w:rsidRPr="008B6A1D">
        <w:t>Wen-Chao Tang</w:t>
      </w:r>
      <w:r w:rsidRPr="008B6A1D">
        <w:tab/>
        <w:t>(vincent.tang@shutcm.edu.cn)</w:t>
      </w:r>
    </w:p>
    <w:p w14:paraId="141ABDE5" w14:textId="77777777" w:rsidR="006E4797" w:rsidRPr="008B6A1D" w:rsidRDefault="006E4797" w:rsidP="008B6A1D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</w:p>
    <w:p w14:paraId="60F3B8D4" w14:textId="67BB67A4" w:rsidR="006E4797" w:rsidRPr="008B6A1D" w:rsidRDefault="00551D82" w:rsidP="008B6A1D">
      <w:r w:rsidRPr="008B6A1D">
        <w:rPr>
          <w:b/>
        </w:rPr>
        <w:t>SUMMARY:</w:t>
      </w:r>
    </w:p>
    <w:p w14:paraId="01069787" w14:textId="6D8B9CB4" w:rsidR="006E4797" w:rsidRPr="008B6A1D" w:rsidRDefault="00492E34" w:rsidP="008B6A1D">
      <w:pPr>
        <w:rPr>
          <w:color w:val="808080"/>
        </w:rPr>
      </w:pPr>
      <w:r w:rsidRPr="008B6A1D">
        <w:t xml:space="preserve">This </w:t>
      </w:r>
      <w:r w:rsidR="00772297" w:rsidRPr="008B6A1D">
        <w:rPr>
          <w:bCs/>
        </w:rPr>
        <w:t xml:space="preserve">experimental method </w:t>
      </w:r>
      <w:r w:rsidRPr="008B6A1D">
        <w:t>describes a solution for the kinematic analysis of acupuncture manipulation with three-dimensional finger motion tracking technology.</w:t>
      </w:r>
    </w:p>
    <w:bookmarkEnd w:id="0"/>
    <w:p w14:paraId="74EFC8D7" w14:textId="77777777" w:rsidR="006E4797" w:rsidRPr="008B6A1D" w:rsidRDefault="006E4797" w:rsidP="008B6A1D"/>
    <w:p w14:paraId="2DF8E628" w14:textId="1B83DF77" w:rsidR="006E4797" w:rsidRPr="008B6A1D" w:rsidRDefault="00551D82" w:rsidP="008B6A1D">
      <w:pPr>
        <w:rPr>
          <w:color w:val="808080"/>
        </w:rPr>
      </w:pPr>
      <w:r w:rsidRPr="008B6A1D">
        <w:rPr>
          <w:b/>
        </w:rPr>
        <w:t>ABSTRACT:</w:t>
      </w:r>
    </w:p>
    <w:p w14:paraId="218897AB" w14:textId="2023BC19" w:rsidR="00A91DDC" w:rsidRDefault="001F6356" w:rsidP="008B6A1D">
      <w:r>
        <w:t>T</w:t>
      </w:r>
      <w:r w:rsidRPr="008B6A1D">
        <w:t>hree-dimensional</w:t>
      </w:r>
      <w:r w:rsidR="00642DB3">
        <w:t xml:space="preserve"> </w:t>
      </w:r>
      <w:r w:rsidR="00642DB3">
        <w:rPr>
          <w:lang w:eastAsia="zh-CN"/>
        </w:rPr>
        <w:t>(3D)</w:t>
      </w:r>
      <w:r w:rsidR="00A36B77">
        <w:rPr>
          <w:lang w:eastAsia="zh-CN"/>
        </w:rPr>
        <w:t xml:space="preserve"> </w:t>
      </w:r>
      <w:r w:rsidR="00A36B77">
        <w:rPr>
          <w:rFonts w:hint="eastAsia"/>
          <w:lang w:eastAsia="zh-CN"/>
        </w:rPr>
        <w:t>motion</w:t>
      </w:r>
      <w:r w:rsidR="00A36B77">
        <w:rPr>
          <w:lang w:eastAsia="zh-CN"/>
        </w:rPr>
        <w:t xml:space="preserve"> </w:t>
      </w:r>
      <w:r>
        <w:rPr>
          <w:lang w:eastAsia="zh-CN"/>
        </w:rPr>
        <w:t xml:space="preserve">tracking </w:t>
      </w:r>
      <w:r w:rsidR="00A36B77">
        <w:rPr>
          <w:rFonts w:hint="eastAsia"/>
          <w:lang w:eastAsia="zh-CN"/>
        </w:rPr>
        <w:t>h</w:t>
      </w:r>
      <w:r w:rsidR="00A36B77">
        <w:rPr>
          <w:lang w:eastAsia="zh-CN"/>
        </w:rPr>
        <w:t>as been</w:t>
      </w:r>
      <w:r>
        <w:rPr>
          <w:lang w:eastAsia="zh-CN"/>
        </w:rPr>
        <w:t xml:space="preserve"> used </w:t>
      </w:r>
      <w:r w:rsidR="003D4563">
        <w:rPr>
          <w:lang w:eastAsia="zh-CN"/>
        </w:rPr>
        <w:t xml:space="preserve">in </w:t>
      </w:r>
      <w:r>
        <w:rPr>
          <w:lang w:eastAsia="zh-CN"/>
        </w:rPr>
        <w:t xml:space="preserve">many </w:t>
      </w:r>
      <w:r w:rsidR="0038402F">
        <w:rPr>
          <w:lang w:eastAsia="zh-CN"/>
        </w:rPr>
        <w:t>fields</w:t>
      </w:r>
      <w:r w:rsidR="003D4563">
        <w:rPr>
          <w:lang w:eastAsia="zh-CN"/>
        </w:rPr>
        <w:t>,</w:t>
      </w:r>
      <w:r w:rsidR="0038402F">
        <w:rPr>
          <w:lang w:eastAsia="zh-CN"/>
        </w:rPr>
        <w:t xml:space="preserve"> such as the researches of sport and medical skills</w:t>
      </w:r>
      <w:r>
        <w:rPr>
          <w:lang w:eastAsia="zh-CN"/>
        </w:rPr>
        <w:t>.</w:t>
      </w:r>
      <w:r w:rsidR="00772297" w:rsidRPr="008B6A1D">
        <w:t xml:space="preserve"> </w:t>
      </w:r>
      <w:r w:rsidR="00CB09ED">
        <w:t>T</w:t>
      </w:r>
      <w:r w:rsidR="00CB09ED">
        <w:rPr>
          <w:rFonts w:hint="eastAsia"/>
          <w:lang w:eastAsia="zh-CN"/>
        </w:rPr>
        <w:t>h</w:t>
      </w:r>
      <w:r w:rsidR="003D4563">
        <w:rPr>
          <w:lang w:eastAsia="zh-CN"/>
        </w:rPr>
        <w:t>is experiment aimed to use 3D motion tracking technology to measure the kinematic parameters of the joints of fingers during acupuncture manipulation (AM)</w:t>
      </w:r>
      <w:r w:rsidR="003024CD" w:rsidRPr="008B6A1D">
        <w:t xml:space="preserve"> and establish three technical indicators “amplitude, </w:t>
      </w:r>
      <w:r w:rsidR="00ED3FCF" w:rsidRPr="008B6A1D">
        <w:t xml:space="preserve">velocity </w:t>
      </w:r>
      <w:r w:rsidR="003024CD" w:rsidRPr="008B6A1D">
        <w:t xml:space="preserve">and </w:t>
      </w:r>
      <w:r w:rsidR="00ED3FCF" w:rsidRPr="008B6A1D">
        <w:t>time</w:t>
      </w:r>
      <w:r w:rsidR="003024CD" w:rsidRPr="008B6A1D">
        <w:t xml:space="preserve">”. </w:t>
      </w:r>
      <w:r w:rsidR="00A63B91">
        <w:t>T</w:t>
      </w:r>
      <w:r w:rsidR="003024CD" w:rsidRPr="008B6A1D">
        <w:t xml:space="preserve">his method can </w:t>
      </w:r>
      <w:r w:rsidR="003D4563">
        <w:t>reflect the operation characteristics of AM and</w:t>
      </w:r>
      <w:r w:rsidR="003024CD" w:rsidRPr="008B6A1D">
        <w:t xml:space="preserve"> provide </w:t>
      </w:r>
      <w:r w:rsidR="00C649F9">
        <w:t>q</w:t>
      </w:r>
      <w:r w:rsidR="00C649F9" w:rsidRPr="00C649F9">
        <w:t>uantitative</w:t>
      </w:r>
      <w:r w:rsidR="00C649F9" w:rsidRPr="00C649F9" w:rsidDel="00C649F9">
        <w:t xml:space="preserve"> </w:t>
      </w:r>
      <w:r w:rsidR="003024CD" w:rsidRPr="008B6A1D">
        <w:t>parameters along three ax</w:t>
      </w:r>
      <w:r w:rsidR="007F116A" w:rsidRPr="008B6A1D">
        <w:t>e</w:t>
      </w:r>
      <w:r w:rsidR="003024CD" w:rsidRPr="008B6A1D">
        <w:t xml:space="preserve">s of multiple </w:t>
      </w:r>
      <w:r w:rsidR="000C451A">
        <w:rPr>
          <w:rFonts w:hint="eastAsia"/>
          <w:lang w:eastAsia="zh-CN"/>
        </w:rPr>
        <w:t>finger</w:t>
      </w:r>
      <w:r w:rsidR="000C451A">
        <w:t xml:space="preserve"> joints</w:t>
      </w:r>
      <w:r w:rsidR="000C5C85" w:rsidRPr="008B6A1D">
        <w:t xml:space="preserve">. </w:t>
      </w:r>
      <w:r w:rsidR="00A63B91">
        <w:t xml:space="preserve">The current evidence </w:t>
      </w:r>
      <w:r w:rsidR="000F6184">
        <w:t>shows that t</w:t>
      </w:r>
      <w:r w:rsidR="00695028" w:rsidRPr="008B6A1D">
        <w:t xml:space="preserve">he </w:t>
      </w:r>
      <w:r w:rsidR="00BB5164" w:rsidRPr="008B6A1D">
        <w:t xml:space="preserve">method has great potential for future applications such as the study of </w:t>
      </w:r>
      <w:r w:rsidR="003D4563">
        <w:t>the dose-effect relationship of acupuncture, teaching, and learning of AM, and</w:t>
      </w:r>
      <w:r w:rsidR="00BB5164" w:rsidRPr="008B6A1D">
        <w:t xml:space="preserve"> the measurement and preservation of famous acupuncturists’ AM. </w:t>
      </w:r>
      <w:bookmarkEnd w:id="1"/>
    </w:p>
    <w:p w14:paraId="6A4C0B98" w14:textId="77777777" w:rsidR="00A91DDC" w:rsidRDefault="00A91DDC" w:rsidP="008B6A1D"/>
    <w:p w14:paraId="0646E204" w14:textId="4962B1CE" w:rsidR="006E4797" w:rsidRPr="008B6A1D" w:rsidRDefault="00551D82" w:rsidP="008B6A1D">
      <w:pPr>
        <w:rPr>
          <w:color w:val="808080"/>
        </w:rPr>
      </w:pPr>
      <w:r w:rsidRPr="008B6A1D">
        <w:rPr>
          <w:b/>
        </w:rPr>
        <w:t>INTRODUCTION:</w:t>
      </w:r>
      <w:r w:rsidRPr="008B6A1D">
        <w:rPr>
          <w:color w:val="808080"/>
        </w:rPr>
        <w:t xml:space="preserve"> </w:t>
      </w:r>
    </w:p>
    <w:p w14:paraId="48BA6B0A" w14:textId="2680C106" w:rsidR="006E4797" w:rsidRPr="008B6A1D" w:rsidRDefault="00DB4A61" w:rsidP="008B6A1D">
      <w:r w:rsidRPr="008B6A1D">
        <w:t xml:space="preserve">As </w:t>
      </w:r>
      <w:r w:rsidR="0036159A" w:rsidRPr="008B6A1D">
        <w:rPr>
          <w:lang w:eastAsia="zh-CN"/>
        </w:rPr>
        <w:t xml:space="preserve">a kind </w:t>
      </w:r>
      <w:r w:rsidRPr="008B6A1D">
        <w:t>of</w:t>
      </w:r>
      <w:r w:rsidR="0036159A" w:rsidRPr="008B6A1D">
        <w:t xml:space="preserve"> </w:t>
      </w:r>
      <w:r w:rsidRPr="008B6A1D">
        <w:t>the clinical skills of traditional Chinese medicine</w:t>
      </w:r>
      <w:r w:rsidR="00921F26" w:rsidRPr="008B6A1D">
        <w:t xml:space="preserve"> (TCM)</w:t>
      </w:r>
      <w:r w:rsidR="0036159A" w:rsidRPr="008B6A1D">
        <w:t xml:space="preserve"> and physical stimulation</w:t>
      </w:r>
      <w:r w:rsidRPr="008B6A1D">
        <w:t>, acupuncture</w:t>
      </w:r>
      <w:r w:rsidR="00F452E5" w:rsidRPr="008B6A1D">
        <w:t xml:space="preserve"> </w:t>
      </w:r>
      <w:r w:rsidR="00F452E5" w:rsidRPr="008B6A1D">
        <w:rPr>
          <w:lang w:eastAsia="zh-CN"/>
        </w:rPr>
        <w:t>manipulation</w:t>
      </w:r>
      <w:r w:rsidR="006E1290" w:rsidRPr="008B6A1D">
        <w:rPr>
          <w:lang w:eastAsia="zh-CN"/>
        </w:rPr>
        <w:t xml:space="preserve"> (AM)</w:t>
      </w:r>
      <w:r w:rsidRPr="008B6A1D">
        <w:t xml:space="preserve"> is often regarded as an important factor that affects the therapeutic effect of acupuncture</w:t>
      </w:r>
      <w:r w:rsidR="008E2666" w:rsidRPr="008B6A1D">
        <w:fldChar w:fldCharType="begin">
          <w:fldData xml:space="preserve">PEVuZE5vdGU+PENpdGU+PEF1dGhvcj5YdTwvQXV0aG9yPjxZZWFyPjIwMTk8L1llYXI+PFJlY051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</w:fldData>
        </w:fldChar>
      </w:r>
      <w:r w:rsidR="00120BD7">
        <w:instrText xml:space="preserve"> ADDIN EN.CITE </w:instrText>
      </w:r>
      <w:r w:rsidR="00120BD7">
        <w:fldChar w:fldCharType="begin">
          <w:fldData xml:space="preserve">PEVuZE5vdGU+PENpdGU+PEF1dGhvcj5YdTwvQXV0aG9yPjxZZWFyPjIwMTk8L1llYXI+PFJlY051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</w:fldData>
        </w:fldChar>
      </w:r>
      <w:r w:rsidR="00120BD7">
        <w:instrText xml:space="preserve"> ADDIN EN.CITE.DATA </w:instrText>
      </w:r>
      <w:r w:rsidR="00120BD7">
        <w:fldChar w:fldCharType="end"/>
      </w:r>
      <w:r w:rsidR="008E2666" w:rsidRPr="008B6A1D">
        <w:fldChar w:fldCharType="separate"/>
      </w:r>
      <w:r w:rsidR="008E2666" w:rsidRPr="008B6A1D">
        <w:rPr>
          <w:noProof/>
          <w:vertAlign w:val="superscript"/>
        </w:rPr>
        <w:t>1,2</w:t>
      </w:r>
      <w:r w:rsidR="008E2666" w:rsidRPr="008B6A1D">
        <w:fldChar w:fldCharType="end"/>
      </w:r>
      <w:r w:rsidRPr="008B6A1D">
        <w:t xml:space="preserve">. </w:t>
      </w:r>
      <w:r w:rsidR="006E1290" w:rsidRPr="008B6A1D">
        <w:t>Many studies have confirmed that different AM</w:t>
      </w:r>
      <w:r w:rsidR="008D5CC7" w:rsidRPr="008B6A1D">
        <w:t xml:space="preserve"> or</w:t>
      </w:r>
      <w:r w:rsidR="006E1290" w:rsidRPr="008B6A1D">
        <w:t xml:space="preserve"> different </w:t>
      </w:r>
      <w:r w:rsidR="008D5CC7" w:rsidRPr="008B6A1D">
        <w:t>stimulation parameters (</w:t>
      </w:r>
      <w:r w:rsidR="006E1290" w:rsidRPr="008B6A1D">
        <w:t>needling veloci</w:t>
      </w:r>
      <w:r w:rsidR="00D5538E" w:rsidRPr="008B6A1D">
        <w:t>ty</w:t>
      </w:r>
      <w:r w:rsidR="008D5CC7" w:rsidRPr="008B6A1D">
        <w:t>,</w:t>
      </w:r>
      <w:r w:rsidR="006E1290" w:rsidRPr="008B6A1D">
        <w:t xml:space="preserve"> amplitude</w:t>
      </w:r>
      <w:r w:rsidR="0036159A" w:rsidRPr="008B6A1D">
        <w:t>,</w:t>
      </w:r>
      <w:r w:rsidR="008D5CC7" w:rsidRPr="008B6A1D">
        <w:t xml:space="preserve"> frequency</w:t>
      </w:r>
      <w:r w:rsidR="00624732" w:rsidRPr="008B6A1D">
        <w:t>, etc.</w:t>
      </w:r>
      <w:r w:rsidR="008D5CC7" w:rsidRPr="008B6A1D">
        <w:t>)</w:t>
      </w:r>
      <w:r w:rsidR="006E1290" w:rsidRPr="008B6A1D">
        <w:t xml:space="preserve"> </w:t>
      </w:r>
      <w:r w:rsidR="00B44ED2" w:rsidRPr="008B6A1D">
        <w:t xml:space="preserve">of the </w:t>
      </w:r>
      <w:r w:rsidR="006E1290" w:rsidRPr="008B6A1D">
        <w:t xml:space="preserve">same AM </w:t>
      </w:r>
      <w:r w:rsidR="003557C5" w:rsidRPr="008B6A1D">
        <w:t>result</w:t>
      </w:r>
      <w:r w:rsidR="00EF26F0">
        <w:t>ed</w:t>
      </w:r>
      <w:r w:rsidR="003557C5" w:rsidRPr="008B6A1D">
        <w:t xml:space="preserve"> in</w:t>
      </w:r>
      <w:r w:rsidR="006E1290" w:rsidRPr="008B6A1D">
        <w:t xml:space="preserve"> different therapeutic effects</w:t>
      </w:r>
      <w:r w:rsidR="006E1290" w:rsidRPr="008B6A1D">
        <w:fldChar w:fldCharType="begin">
          <w:fldData xml:space="preserve">PEVuZE5vdGU+PENpdGU+PEF1dGhvcj5aaGFuZzwvQXV0aG9yPjxZZWFyPjIwMTk8L1llYXI+PFJl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aaGFuZzwvQXV0aG9yPjxZZWFyPjIwMTk8L1llYXI+PFJl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</w:fldData>
        </w:fldChar>
      </w:r>
      <w:r w:rsidR="00287D48">
        <w:instrText xml:space="preserve"> ADDIN EN.CITE.DATA </w:instrText>
      </w:r>
      <w:r w:rsidR="00287D48">
        <w:fldChar w:fldCharType="end"/>
      </w:r>
      <w:r w:rsidR="006E1290" w:rsidRPr="008B6A1D">
        <w:fldChar w:fldCharType="separate"/>
      </w:r>
      <w:r w:rsidR="00287D48" w:rsidRPr="00287D48">
        <w:rPr>
          <w:noProof/>
          <w:vertAlign w:val="superscript"/>
        </w:rPr>
        <w:t>3</w:t>
      </w:r>
      <w:r w:rsidR="00BD6730">
        <w:rPr>
          <w:noProof/>
          <w:vertAlign w:val="superscript"/>
        </w:rPr>
        <w:t>–</w:t>
      </w:r>
      <w:r w:rsidR="00287D48" w:rsidRPr="00287D48">
        <w:rPr>
          <w:noProof/>
          <w:vertAlign w:val="superscript"/>
        </w:rPr>
        <w:t>7</w:t>
      </w:r>
      <w:r w:rsidR="006E1290" w:rsidRPr="008B6A1D">
        <w:fldChar w:fldCharType="end"/>
      </w:r>
      <w:r w:rsidR="006E1290" w:rsidRPr="008B6A1D">
        <w:t>.</w:t>
      </w:r>
      <w:r w:rsidR="0036159A" w:rsidRPr="008B6A1D">
        <w:t xml:space="preserve"> Therefore, the measurement of relevant kinematic parameters of AM and correlation analysis with the therapeutic effect can provide useful data support and reference for the clinical treatment with acupuncture</w:t>
      </w:r>
      <w:r w:rsidR="0036159A" w:rsidRPr="008B6A1D">
        <w:fldChar w:fldCharType="begin">
          <w:fldData xml:space="preserve">PEVuZE5vdGU+PENpdGU+PEF1dGhvcj5MeXU8L0F1dGhvcj48WWVhcj4yMDE5PC9ZZWFyPjxSZWNO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=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MeXU8L0F1dGhvcj48WWVhcj4yMDE5PC9ZZWFyPjxSZWNO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=
</w:fldData>
        </w:fldChar>
      </w:r>
      <w:r w:rsidR="00287D48">
        <w:instrText xml:space="preserve"> ADDIN EN.CITE.DATA </w:instrText>
      </w:r>
      <w:r w:rsidR="00287D48">
        <w:fldChar w:fldCharType="end"/>
      </w:r>
      <w:r w:rsidR="0036159A" w:rsidRPr="008B6A1D">
        <w:fldChar w:fldCharType="separate"/>
      </w:r>
      <w:r w:rsidR="008E2666" w:rsidRPr="008E2666">
        <w:rPr>
          <w:noProof/>
          <w:vertAlign w:val="superscript"/>
        </w:rPr>
        <w:t>8,9</w:t>
      </w:r>
      <w:r w:rsidR="0036159A" w:rsidRPr="008B6A1D">
        <w:fldChar w:fldCharType="end"/>
      </w:r>
      <w:r w:rsidR="0036159A" w:rsidRPr="008B6A1D">
        <w:t>.</w:t>
      </w:r>
    </w:p>
    <w:p w14:paraId="1FB98510" w14:textId="77777777" w:rsidR="008B6A1D" w:rsidRPr="008B6A1D" w:rsidRDefault="008B6A1D" w:rsidP="008B6A1D"/>
    <w:p w14:paraId="334DF6E4" w14:textId="4C8E506C" w:rsidR="00046697" w:rsidRPr="008B6A1D" w:rsidRDefault="001A77D5" w:rsidP="008B6A1D">
      <w:r w:rsidRPr="008B6A1D">
        <w:lastRenderedPageBreak/>
        <w:t xml:space="preserve">The measurement of kinematic parameters of the </w:t>
      </w:r>
      <w:r w:rsidR="00634798" w:rsidRPr="008B6A1D">
        <w:t>AM</w:t>
      </w:r>
      <w:r w:rsidRPr="008B6A1D">
        <w:t xml:space="preserve"> began in the 1980s</w:t>
      </w:r>
      <w:r w:rsidR="00637B5C" w:rsidRPr="008B6A1D">
        <w:fldChar w:fldCharType="begin">
          <w:fldData xml:space="preserve">PEVuZE5vdGU+PENpdGU+PEF1dGhvcj5IdWl5b25nPC9BdXRob3I+PFllYXI+MTk4NzwvWWVhcj48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IdWl5b25nPC9BdXRob3I+PFllYXI+MTk4NzwvWWVhcj48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</w:fldData>
        </w:fldChar>
      </w:r>
      <w:r w:rsidR="00287D48">
        <w:instrText xml:space="preserve"> ADDIN EN.CITE.DATA </w:instrText>
      </w:r>
      <w:r w:rsidR="00287D48">
        <w:fldChar w:fldCharType="end"/>
      </w:r>
      <w:r w:rsidR="00637B5C" w:rsidRPr="008B6A1D">
        <w:fldChar w:fldCharType="separate"/>
      </w:r>
      <w:r w:rsidR="008E2666" w:rsidRPr="008E2666">
        <w:rPr>
          <w:noProof/>
          <w:vertAlign w:val="superscript"/>
        </w:rPr>
        <w:t>10</w:t>
      </w:r>
      <w:r w:rsidR="00637B5C" w:rsidRPr="008B6A1D">
        <w:fldChar w:fldCharType="end"/>
      </w:r>
      <w:r w:rsidRPr="008B6A1D">
        <w:t>. In</w:t>
      </w:r>
      <w:r w:rsidR="008A3013" w:rsidRPr="008B6A1D">
        <w:t xml:space="preserve"> the</w:t>
      </w:r>
      <w:r w:rsidRPr="008B6A1D">
        <w:t xml:space="preserve"> early days, the electrical signal conversion technology based on variable resistance was mainly used to convert the displacement signal of</w:t>
      </w:r>
      <w:r w:rsidR="004515E8" w:rsidRPr="008B6A1D">
        <w:t xml:space="preserve"> the</w:t>
      </w:r>
      <w:r w:rsidRPr="008B6A1D">
        <w:t xml:space="preserve"> needle body into a voltage or current signal for displaying and recording </w:t>
      </w:r>
      <w:r w:rsidR="00705EFE" w:rsidRPr="008B6A1D">
        <w:t xml:space="preserve">the </w:t>
      </w:r>
      <w:r w:rsidRPr="008B6A1D">
        <w:t>amplitude and frequency data of AM</w:t>
      </w:r>
      <w:r w:rsidR="00802272" w:rsidRPr="008B6A1D">
        <w:fldChar w:fldCharType="begin"/>
      </w:r>
      <w:r w:rsidR="00287D48">
        <w:instrText xml:space="preserve"> ADDIN EN.CITE &lt;EndNote&gt;&lt;Cite&gt;&lt;Author&gt;G&lt;/Author&gt;&lt;Year&gt;2001&lt;/Year&gt;&lt;RecNum&gt;28&lt;/RecNum&gt;&lt;DisplayText&gt;&lt;style face="superscript"&gt;11&lt;/style&gt;&lt;/DisplayText&gt;&lt;record&gt;&lt;rec-number&gt;28&lt;/rec-number&gt;&lt;foreign-keys&gt;&lt;key app="EN" db-id="xx5xdp05hprdwvezv92vxxa00v0tvtatx202" timestamp="0"&gt;28&lt;/key&gt;&lt;/foreign-keys&gt;&lt;ref-type name="Journal Article"&gt;17&lt;/ref-type&gt;&lt;contributors&gt;&lt;authors&gt;&lt;author&gt;GU, X.&lt;/author&gt;&lt;/authors&gt;&lt;/contributors&gt;&lt;titles&gt;&lt;title&gt;Development of Teaching Test Apparatus f or Acupuncture Manipulations in TCM&lt;/title&gt;&lt;secondary-title&gt;Chinese Acuponcture &amp;amp; Moxibustion&lt;/secondary-title&gt;&lt;/titles&gt;&lt;pages&gt;229-230&lt;/pages&gt;&lt;volume&gt;21&lt;/volume&gt;&lt;number&gt;4&lt;/number&gt;&lt;dates&gt;&lt;year&gt;2001&lt;/year&gt;&lt;/dates&gt;&lt;urls&gt;&lt;/urls&gt;&lt;/record&gt;&lt;/Cite&gt;&lt;/EndNote&gt;</w:instrText>
      </w:r>
      <w:r w:rsidR="00802272" w:rsidRPr="008B6A1D">
        <w:fldChar w:fldCharType="separate"/>
      </w:r>
      <w:r w:rsidR="008E2666" w:rsidRPr="008E2666">
        <w:rPr>
          <w:noProof/>
          <w:vertAlign w:val="superscript"/>
        </w:rPr>
        <w:t>11</w:t>
      </w:r>
      <w:r w:rsidR="00802272" w:rsidRPr="008B6A1D">
        <w:fldChar w:fldCharType="end"/>
      </w:r>
      <w:r w:rsidRPr="008B6A1D">
        <w:t xml:space="preserve">. </w:t>
      </w:r>
      <w:r w:rsidR="00994280" w:rsidRPr="008B6A1D">
        <w:t xml:space="preserve">Moreover, </w:t>
      </w:r>
      <w:r w:rsidRPr="008B6A1D">
        <w:t>the</w:t>
      </w:r>
      <w:r w:rsidR="00994280" w:rsidRPr="008B6A1D">
        <w:t xml:space="preserve"> famous</w:t>
      </w:r>
      <w:r w:rsidRPr="008B6A1D">
        <w:t xml:space="preserve"> ATP-II </w:t>
      </w:r>
      <w:r w:rsidR="00DD0E14" w:rsidRPr="008B6A1D">
        <w:t xml:space="preserve">Chinese medicine </w:t>
      </w:r>
      <w:r w:rsidRPr="008B6A1D">
        <w:t xml:space="preserve">acupuncture </w:t>
      </w:r>
      <w:r w:rsidR="00DD0E14" w:rsidRPr="008B6A1D">
        <w:t>technique tester</w:t>
      </w:r>
      <w:r w:rsidR="00ED75CC" w:rsidRPr="008B6A1D">
        <w:t xml:space="preserve"> II</w:t>
      </w:r>
      <w:r w:rsidR="00DD0E14" w:rsidRPr="008B6A1D">
        <w:t xml:space="preserve"> </w:t>
      </w:r>
      <w:r w:rsidR="00EF6C4C" w:rsidRPr="008B6A1D">
        <w:t>(ATP-II)</w:t>
      </w:r>
      <w:r w:rsidRPr="008B6A1D">
        <w:t xml:space="preserve"> with </w:t>
      </w:r>
      <w:r w:rsidR="005F0CA0" w:rsidRPr="008B6A1D">
        <w:rPr>
          <w:lang w:eastAsia="zh-CN"/>
        </w:rPr>
        <w:t>this</w:t>
      </w:r>
      <w:r w:rsidR="005F0CA0" w:rsidRPr="008B6A1D">
        <w:t xml:space="preserve"> </w:t>
      </w:r>
      <w:r w:rsidR="00435E4E" w:rsidRPr="008B6A1D">
        <w:t>technology currently has been</w:t>
      </w:r>
      <w:r w:rsidRPr="008B6A1D">
        <w:t xml:space="preserve"> used by many </w:t>
      </w:r>
      <w:r w:rsidR="00435E4E" w:rsidRPr="008B6A1D">
        <w:t>traditional Chinese medicine universities of China</w:t>
      </w:r>
      <w:r w:rsidR="00435E4E" w:rsidRPr="008B6A1D">
        <w:fldChar w:fldCharType="begin"/>
      </w:r>
      <w:r w:rsidR="00287D48">
        <w:instrText xml:space="preserve"> ADDIN EN.CITE &lt;EndNote&gt;&lt;Cite&gt;&lt;Author&gt;Liu&lt;/Author&gt;&lt;Year&gt;2008&lt;/Year&gt;&lt;RecNum&gt;27&lt;/RecNum&gt;&lt;DisplayText&gt;&lt;style face="superscript"&gt;12&lt;/style&gt;&lt;/DisplayText&gt;&lt;record&gt;&lt;rec-number&gt;27&lt;/rec-number&gt;&lt;foreign-keys&gt;&lt;key app="EN" db-id="xx5xdp05hprdwvezv92vxxa00v0tvtatx202" timestamp="0"&gt;27&lt;/key&gt;&lt;/foreign-keys&gt;&lt;ref-type name="Journal Article"&gt;17&lt;/ref-type&gt;&lt;contributors&gt;&lt;authors&gt;&lt;author&gt;Liu, T. Y.&lt;/author&gt;&lt;author&gt;Yang, H. Y.&lt;/author&gt;&lt;author&gt;Li, X. J.&lt;/author&gt;&lt;author&gt;Kuai, L.&lt;/author&gt;&lt;author&gt;Gao, M.&lt;/author&gt;&lt;/authors&gt;&lt;/contributors&gt;&lt;auth-address&gt;College of Acu-moxibustion and Massage, Shanghai University of Chinese Medicine, Shanghai 201203, China. ltyabc@sina.com&lt;/auth-address&gt;&lt;titles&gt;&lt;title&gt;Exploitation and application of &amp;quot;acupuncture manipulation information analysis system&amp;quot;&lt;/title&gt;&lt;secondary-title&gt;Acupuncture Research&lt;/secondary-title&gt;&lt;/titles&gt;&lt;pages&gt;330-333&lt;/pages&gt;&lt;volume&gt;33&lt;/volume&gt;&lt;number&gt;5&lt;/number&gt;&lt;edition&gt;2008/12/23&lt;/edition&gt;&lt;keywords&gt;&lt;keyword&gt;Acupuncture/*education/standards&lt;/keyword&gt;&lt;keyword&gt;Acupuncture Points&lt;/keyword&gt;&lt;keyword&gt;*Information Systems&lt;/keyword&gt;&lt;keyword&gt;*Software&lt;/keyword&gt;&lt;/keywords&gt;&lt;dates&gt;&lt;year&gt;2008&lt;/year&gt;&lt;pub-dates&gt;&lt;date&gt;Oct&lt;/date&gt;&lt;/pub-dates&gt;&lt;/dates&gt;&lt;isbn&gt;1000-0607 (Print)&amp;#xD;1000-0607 (Linking)&lt;/isbn&gt;&lt;accession-num&gt;19097506&lt;/accession-num&gt;&lt;urls&gt;&lt;related-urls&gt;&lt;url&gt;https://www.ncbi.nlm.nih.gov/pubmed/19097506&lt;/url&gt;&lt;/related-urls&gt;&lt;/urls&gt;&lt;/record&gt;&lt;/Cite&gt;&lt;/EndNote&gt;</w:instrText>
      </w:r>
      <w:r w:rsidR="00435E4E" w:rsidRPr="008B6A1D">
        <w:fldChar w:fldCharType="separate"/>
      </w:r>
      <w:r w:rsidR="008E2666" w:rsidRPr="008E2666">
        <w:rPr>
          <w:noProof/>
          <w:vertAlign w:val="superscript"/>
        </w:rPr>
        <w:t>12</w:t>
      </w:r>
      <w:r w:rsidR="00435E4E" w:rsidRPr="008B6A1D">
        <w:fldChar w:fldCharType="end"/>
      </w:r>
      <w:r w:rsidRPr="008B6A1D">
        <w:t>.</w:t>
      </w:r>
      <w:r w:rsidR="00624732" w:rsidRPr="008B6A1D">
        <w:t xml:space="preserve"> After that, with the continuous development and innovation of sensor technology, different types of sensors </w:t>
      </w:r>
      <w:r w:rsidR="00EF26F0">
        <w:t>were</w:t>
      </w:r>
      <w:r w:rsidR="00EF26F0" w:rsidRPr="008B6A1D">
        <w:t xml:space="preserve"> </w:t>
      </w:r>
      <w:r w:rsidR="00624732" w:rsidRPr="008B6A1D">
        <w:t xml:space="preserve">used to collect </w:t>
      </w:r>
      <w:r w:rsidR="00E235B2" w:rsidRPr="008B6A1D">
        <w:t xml:space="preserve">kinematic </w:t>
      </w:r>
      <w:r w:rsidR="00624732" w:rsidRPr="008B6A1D">
        <w:t>parameters of AM</w:t>
      </w:r>
      <w:r w:rsidR="00994280" w:rsidRPr="008B6A1D">
        <w:t>.</w:t>
      </w:r>
      <w:r w:rsidR="00624732" w:rsidRPr="008B6A1D">
        <w:t xml:space="preserve"> </w:t>
      </w:r>
      <w:r w:rsidR="00994280" w:rsidRPr="008B6A1D">
        <w:t xml:space="preserve">For example, </w:t>
      </w:r>
      <w:r w:rsidR="00624732" w:rsidRPr="008B6A1D">
        <w:t xml:space="preserve">the </w:t>
      </w:r>
      <w:r w:rsidR="005B42AD" w:rsidRPr="008B6A1D">
        <w:rPr>
          <w:lang w:eastAsia="zh-CN"/>
        </w:rPr>
        <w:t xml:space="preserve">three </w:t>
      </w:r>
      <w:r w:rsidR="00624732" w:rsidRPr="008B6A1D">
        <w:rPr>
          <w:lang w:eastAsia="zh-CN"/>
        </w:rPr>
        <w:t>ax</w:t>
      </w:r>
      <w:r w:rsidR="00294426" w:rsidRPr="008B6A1D">
        <w:rPr>
          <w:lang w:eastAsia="zh-CN"/>
        </w:rPr>
        <w:t>e</w:t>
      </w:r>
      <w:r w:rsidR="00624732" w:rsidRPr="008B6A1D">
        <w:rPr>
          <w:lang w:eastAsia="zh-CN"/>
        </w:rPr>
        <w:t>s electromagnetic motion sensor was attached to the needle handle to acquire needling amplitude and velo</w:t>
      </w:r>
      <w:r w:rsidR="00624732" w:rsidRPr="008B6A1D">
        <w:t>city</w:t>
      </w:r>
      <w:r w:rsidR="00994280" w:rsidRPr="008B6A1D">
        <w:fldChar w:fldCharType="begin"/>
      </w:r>
      <w:r w:rsidR="00287D48">
        <w:instrText xml:space="preserve"> ADDIN EN.CITE &lt;EndNote&gt;&lt;Cite&gt;&lt;Author&gt;Leow&lt;/Author&gt;&lt;Year&gt;2016&lt;/Year&gt;&lt;RecNum&gt;29&lt;/RecNum&gt;&lt;DisplayText&gt;&lt;style face="superscript"&gt;13&lt;/style&gt;&lt;/DisplayText&gt;&lt;record&gt;&lt;rec-number&gt;29&lt;/rec-number&gt;&lt;foreign-keys&gt;&lt;key app="EN" db-id="xx5xdp05hprdwvezv92vxxa00v0tvtatx202" timestamp="0"&gt;29&lt;/key&gt;&lt;/foreign-keys&gt;&lt;ref-type name="Journal Article"&gt;17&lt;/ref-type&gt;&lt;contributors&gt;&lt;authors&gt;&lt;author&gt;Leow, M. Q.&lt;/author&gt;&lt;author&gt;Cao, T.&lt;/author&gt;&lt;author&gt;Cui, S. L.&lt;/author&gt;&lt;author&gt;Tay, S. C.&lt;/author&gt;&lt;/authors&gt;&lt;/contributors&gt;&lt;auth-address&gt;Biomechanics Laboratory, Singapore General Hospital, Singapore, Singapore.&amp;#xD;Medical Department, National Skin Centre, Singapore, Singapore.&amp;#xD;Singapore College of Traditional Chinese Medicine, Singapore, Singapore.&amp;#xD;Pain Management Centre, Acupuncture Services, Singapore General Hospital, Singapore, Singapore.&amp;#xD;Department of Hand Surgery, Singapore General Hospital, Singapore, Singapore.&lt;/auth-address&gt;&lt;titles&gt;&lt;title&gt;Quantifying needle motion during acupuncture: implications for education and future research&lt;/title&gt;&lt;secondary-title&gt;Acupunct Med&lt;/secondary-title&gt;&lt;/titles&gt;&lt;pages&gt;482-484&lt;/pages&gt;&lt;volume&gt;34&lt;/volume&gt;&lt;number&gt;6&lt;/number&gt;&lt;edition&gt;2016/11/05&lt;/edition&gt;&lt;keywords&gt;&lt;keyword&gt;Acupuncture/*education&lt;/keyword&gt;&lt;keyword&gt;Acupuncture Therapy/*instrumentation&lt;/keyword&gt;&lt;keyword&gt;Humans&lt;/keyword&gt;&lt;keyword&gt;*Needles&lt;/keyword&gt;&lt;keyword&gt;Time and Motion Studies&lt;/keyword&gt;&lt;keyword&gt;*acupuncture&lt;/keyword&gt;&lt;keyword&gt;*basic sciences&lt;/keyword&gt;&lt;keyword&gt;*medical education &amp;amp; training&lt;/keyword&gt;&lt;/keywords&gt;&lt;dates&gt;&lt;year&gt;2016&lt;/year&gt;&lt;pub-dates&gt;&lt;date&gt;Dec&lt;/date&gt;&lt;/pub-dates&gt;&lt;/dates&gt;&lt;isbn&gt;1759-9873 (Electronic)&amp;#xD;0964-5284 (Linking)&lt;/isbn&gt;&lt;accession-num&gt;27810858&lt;/accession-num&gt;&lt;urls&gt;&lt;related-urls&gt;&lt;url&gt;https://www.ncbi.nlm.nih.gov/pubmed/27810858&lt;/url&gt;&lt;/related-urls&gt;&lt;/urls&gt;&lt;electronic-resource-num&gt;10.1136/acupmed-2016-011242&lt;/electronic-resource-num&gt;&lt;/record&gt;&lt;/Cite&gt;&lt;/EndNote&gt;</w:instrText>
      </w:r>
      <w:r w:rsidR="00994280" w:rsidRPr="008B6A1D">
        <w:fldChar w:fldCharType="separate"/>
      </w:r>
      <w:r w:rsidR="008E2666" w:rsidRPr="008E2666">
        <w:rPr>
          <w:noProof/>
          <w:vertAlign w:val="superscript"/>
        </w:rPr>
        <w:t>13</w:t>
      </w:r>
      <w:r w:rsidR="00994280" w:rsidRPr="008B6A1D">
        <w:fldChar w:fldCharType="end"/>
      </w:r>
      <w:r w:rsidR="00BD6730">
        <w:t>;</w:t>
      </w:r>
      <w:r w:rsidR="00BD6730" w:rsidRPr="008B6A1D">
        <w:t xml:space="preserve"> </w:t>
      </w:r>
      <w:r w:rsidR="00624732" w:rsidRPr="008B6A1D">
        <w:t xml:space="preserve">the bioelectric signal sensor was placed on the dorsal horn of the </w:t>
      </w:r>
      <w:r w:rsidR="003D4563" w:rsidRPr="008B6A1D">
        <w:t>animal</w:t>
      </w:r>
      <w:r w:rsidR="003D4563">
        <w:t>’</w:t>
      </w:r>
      <w:r w:rsidR="003D4563" w:rsidRPr="008B6A1D">
        <w:t xml:space="preserve">s </w:t>
      </w:r>
      <w:r w:rsidR="00624732" w:rsidRPr="008B6A1D">
        <w:t>spinal cord to record needling frequency</w:t>
      </w:r>
      <w:r w:rsidR="00994280" w:rsidRPr="008B6A1D">
        <w:fldChar w:fldCharType="begin"/>
      </w:r>
      <w:r w:rsidR="00287D48">
        <w:instrText xml:space="preserve"> ADDIN EN.CITE &lt;EndNote&gt;&lt;Cite&gt;&lt;Author&gt;Sun&lt;/Author&gt;&lt;Year&gt;2005&lt;/Year&gt;&lt;RecNum&gt;30&lt;/RecNum&gt;&lt;DisplayText&gt;&lt;style face="superscript"&gt;14&lt;/style&gt;&lt;/DisplayText&gt;&lt;record&gt;&lt;rec-number&gt;30&lt;/rec-number&gt;&lt;foreign-keys&gt;&lt;key app="EN" db-id="xx5xdp05hprdwvezv92vxxa00v0tvtatx202" timestamp="0"&gt;30&lt;/key&gt;&lt;/foreign-keys&gt;&lt;ref-type name="Thesis"&gt;32&lt;/ref-type&gt;&lt;contributors&gt;&lt;authors&gt;&lt;author&gt;Sun, L.&lt;/author&gt;&lt;/authors&gt;&lt;/contributors&gt;&lt;titles&gt;&lt;title&gt;Research on Acupuncture Information Transmission and Quantification System&lt;/title&gt;&lt;/titles&gt;&lt;volume&gt;Master&lt;/volume&gt;&lt;dates&gt;&lt;year&gt;2005&lt;/year&gt;&lt;/dates&gt;&lt;pub-location&gt;Tianjing&lt;/pub-location&gt;&lt;publisher&gt;Tianjing University&lt;/publisher&gt;&lt;urls&gt;&lt;/urls&gt;&lt;/record&gt;&lt;/Cite&gt;&lt;/EndNote&gt;</w:instrText>
      </w:r>
      <w:r w:rsidR="00994280" w:rsidRPr="008B6A1D">
        <w:fldChar w:fldCharType="separate"/>
      </w:r>
      <w:r w:rsidR="008E2666" w:rsidRPr="008E2666">
        <w:rPr>
          <w:noProof/>
          <w:vertAlign w:val="superscript"/>
        </w:rPr>
        <w:t>14</w:t>
      </w:r>
      <w:r w:rsidR="00994280" w:rsidRPr="008B6A1D">
        <w:fldChar w:fldCharType="end"/>
      </w:r>
      <w:r w:rsidR="00624732" w:rsidRPr="008B6A1D">
        <w:t>, etc.</w:t>
      </w:r>
      <w:r w:rsidR="00713940" w:rsidRPr="008B6A1D">
        <w:t xml:space="preserve"> </w:t>
      </w:r>
      <w:r w:rsidR="00046697" w:rsidRPr="008B6A1D">
        <w:t>Although the quantitative research of AM based on</w:t>
      </w:r>
      <w:r w:rsidR="00B44ED2" w:rsidRPr="008B6A1D">
        <w:t xml:space="preserve"> the</w:t>
      </w:r>
      <w:r w:rsidR="00046697" w:rsidRPr="008B6A1D">
        <w:t xml:space="preserve"> above two types of technologies has completed the acquisition of relevant kinematic parameters during needling, its main disadvantage</w:t>
      </w:r>
      <w:r w:rsidR="00EF26F0">
        <w:t>s</w:t>
      </w:r>
      <w:r w:rsidR="00046697" w:rsidRPr="008B6A1D">
        <w:t xml:space="preserve"> </w:t>
      </w:r>
      <w:r w:rsidR="00EF26F0">
        <w:t>are</w:t>
      </w:r>
      <w:r w:rsidR="00EF26F0" w:rsidRPr="008B6A1D">
        <w:t xml:space="preserve"> </w:t>
      </w:r>
      <w:r w:rsidR="00046697" w:rsidRPr="008B6A1D">
        <w:t xml:space="preserve">the inability to perform </w:t>
      </w:r>
      <w:r w:rsidR="003D4563">
        <w:t xml:space="preserve">the </w:t>
      </w:r>
      <w:r w:rsidR="00046697" w:rsidRPr="008B6A1D">
        <w:t>real-time non-invasive measurement and</w:t>
      </w:r>
      <w:r w:rsidR="00713940" w:rsidRPr="008B6A1D">
        <w:t xml:space="preserve"> the</w:t>
      </w:r>
      <w:r w:rsidR="00046697" w:rsidRPr="008B6A1D">
        <w:t xml:space="preserve"> change </w:t>
      </w:r>
      <w:r w:rsidR="00713940" w:rsidRPr="008B6A1D">
        <w:t xml:space="preserve">of operating </w:t>
      </w:r>
      <w:r w:rsidR="00046697" w:rsidRPr="008B6A1D">
        <w:t xml:space="preserve">feel caused by </w:t>
      </w:r>
      <w:r w:rsidR="00713940" w:rsidRPr="008B6A1D">
        <w:t>the modification of</w:t>
      </w:r>
      <w:r w:rsidR="004B4053" w:rsidRPr="008B6A1D">
        <w:t xml:space="preserve"> the</w:t>
      </w:r>
      <w:r w:rsidR="00713940" w:rsidRPr="008B6A1D">
        <w:t xml:space="preserve"> needle body.</w:t>
      </w:r>
    </w:p>
    <w:p w14:paraId="6E4CD2C1" w14:textId="77777777" w:rsidR="008B6A1D" w:rsidRPr="008B6A1D" w:rsidRDefault="008B6A1D" w:rsidP="008B6A1D"/>
    <w:p w14:paraId="50D66EFD" w14:textId="1C8C6AE5" w:rsidR="00713940" w:rsidRPr="008B6A1D" w:rsidRDefault="00713940" w:rsidP="008B6A1D">
      <w:r w:rsidRPr="008B6A1D">
        <w:t xml:space="preserve">In recent years, motion tracking technology </w:t>
      </w:r>
      <w:r w:rsidR="00EF26F0">
        <w:t>was</w:t>
      </w:r>
      <w:r w:rsidRPr="008B6A1D">
        <w:t xml:space="preserve"> gradually applied to the quantitative research of </w:t>
      </w:r>
      <w:r w:rsidRPr="008B6A1D">
        <w:rPr>
          <w:lang w:eastAsia="zh-CN"/>
        </w:rPr>
        <w:t>AM</w:t>
      </w:r>
      <w:r w:rsidR="00887D99" w:rsidRPr="008B6A1D">
        <w:rPr>
          <w:lang w:eastAsia="zh-CN"/>
        </w:rPr>
        <w:fldChar w:fldCharType="begin">
          <w:fldData xml:space="preserve">PEVuZE5vdGU+PENpdGU+PEF1dGhvcj5UYW5nPC9BdXRob3I+PFllYXI+MjAxODwvWWVhcj48UmVj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</w:fldData>
        </w:fldChar>
      </w:r>
      <w:r w:rsidR="00287D48">
        <w:rPr>
          <w:lang w:eastAsia="zh-CN"/>
        </w:rPr>
        <w:instrText xml:space="preserve"> ADDIN EN.CITE </w:instrText>
      </w:r>
      <w:r w:rsidR="00287D48">
        <w:rPr>
          <w:lang w:eastAsia="zh-CN"/>
        </w:rPr>
        <w:fldChar w:fldCharType="begin">
          <w:fldData xml:space="preserve">PEVuZE5vdGU+PENpdGU+PEF1dGhvcj5UYW5nPC9BdXRob3I+PFllYXI+MjAxODwvWWVhcj48UmVj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</w:fldData>
        </w:fldChar>
      </w:r>
      <w:r w:rsidR="00287D48">
        <w:rPr>
          <w:lang w:eastAsia="zh-CN"/>
        </w:rPr>
        <w:instrText xml:space="preserve"> ADDIN EN.CITE.DATA </w:instrText>
      </w:r>
      <w:r w:rsidR="00287D48">
        <w:rPr>
          <w:lang w:eastAsia="zh-CN"/>
        </w:rPr>
      </w:r>
      <w:r w:rsidR="00287D48">
        <w:rPr>
          <w:lang w:eastAsia="zh-CN"/>
        </w:rPr>
        <w:fldChar w:fldCharType="end"/>
      </w:r>
      <w:r w:rsidR="00887D99" w:rsidRPr="008B6A1D">
        <w:rPr>
          <w:lang w:eastAsia="zh-CN"/>
        </w:rPr>
      </w:r>
      <w:r w:rsidR="00887D99" w:rsidRPr="008B6A1D">
        <w:rPr>
          <w:lang w:eastAsia="zh-CN"/>
        </w:rPr>
        <w:fldChar w:fldCharType="separate"/>
      </w:r>
      <w:r w:rsidR="008E2666" w:rsidRPr="008E2666">
        <w:rPr>
          <w:noProof/>
          <w:vertAlign w:val="superscript"/>
          <w:lang w:eastAsia="zh-CN"/>
        </w:rPr>
        <w:t>15,16</w:t>
      </w:r>
      <w:r w:rsidR="00887D99" w:rsidRPr="008B6A1D">
        <w:rPr>
          <w:lang w:eastAsia="zh-CN"/>
        </w:rPr>
        <w:fldChar w:fldCharType="end"/>
      </w:r>
      <w:r w:rsidRPr="008B6A1D">
        <w:t xml:space="preserve">. Because it is based on the frame-by-frame analysis of needling video, the measurement of acupuncture parameters can be acquired during </w:t>
      </w:r>
      <w:r w:rsidRPr="00962A58">
        <w:rPr>
          <w:i/>
          <w:iCs/>
        </w:rPr>
        <w:t>in</w:t>
      </w:r>
      <w:r w:rsidR="003D4563">
        <w:rPr>
          <w:i/>
          <w:iCs/>
        </w:rPr>
        <w:t xml:space="preserve"> </w:t>
      </w:r>
      <w:r w:rsidRPr="00962A58">
        <w:rPr>
          <w:i/>
          <w:iCs/>
        </w:rPr>
        <w:t>vivo</w:t>
      </w:r>
      <w:r w:rsidRPr="008B6A1D">
        <w:t xml:space="preserve"> operation</w:t>
      </w:r>
      <w:r w:rsidR="00DB2A6B" w:rsidRPr="008B6A1D">
        <w:t xml:space="preserve"> without </w:t>
      </w:r>
      <w:r w:rsidRPr="008B6A1D">
        <w:t>modify</w:t>
      </w:r>
      <w:r w:rsidR="00DB2A6B" w:rsidRPr="008B6A1D">
        <w:t>ing</w:t>
      </w:r>
      <w:r w:rsidR="009A2338" w:rsidRPr="008B6A1D">
        <w:t xml:space="preserve"> the</w:t>
      </w:r>
      <w:r w:rsidRPr="008B6A1D">
        <w:t xml:space="preserve"> needle body.</w:t>
      </w:r>
      <w:r w:rsidR="004B4BEC" w:rsidRPr="008B6A1D">
        <w:t xml:space="preserve"> </w:t>
      </w:r>
      <w:r w:rsidR="00695028" w:rsidRPr="008B6A1D">
        <w:rPr>
          <w:lang w:eastAsia="zh-CN"/>
        </w:rPr>
        <w:t>T</w:t>
      </w:r>
      <w:r w:rsidR="004B4BEC" w:rsidRPr="008B6A1D">
        <w:t>his technology</w:t>
      </w:r>
      <w:r w:rsidR="00AF2EBD" w:rsidRPr="008B6A1D">
        <w:t xml:space="preserve"> has been used</w:t>
      </w:r>
      <w:r w:rsidR="004B4BEC" w:rsidRPr="008B6A1D">
        <w:t xml:space="preserve"> to </w:t>
      </w:r>
      <w:r w:rsidR="007C65EF" w:rsidRPr="008B6A1D">
        <w:t>measure</w:t>
      </w:r>
      <w:r w:rsidR="004B4BEC" w:rsidRPr="008B6A1D">
        <w:t xml:space="preserve"> the kinematic parameters</w:t>
      </w:r>
      <w:r w:rsidR="007C65EF" w:rsidRPr="008B6A1D">
        <w:t xml:space="preserve"> such as amplitude, velocity, acceleration</w:t>
      </w:r>
      <w:r w:rsidR="003D4563">
        <w:t>,</w:t>
      </w:r>
      <w:r w:rsidR="007C65EF" w:rsidRPr="008B6A1D">
        <w:t xml:space="preserve"> and frequency</w:t>
      </w:r>
      <w:r w:rsidR="004B4BEC" w:rsidRPr="008B6A1D">
        <w:t xml:space="preserve"> of four </w:t>
      </w:r>
      <w:r w:rsidR="00F21E80" w:rsidRPr="008B6A1D">
        <w:t>tracking</w:t>
      </w:r>
      <w:r w:rsidR="004B4BEC" w:rsidRPr="008B6A1D">
        <w:t xml:space="preserve"> points of thumb and </w:t>
      </w:r>
      <w:r w:rsidR="00B2591F" w:rsidRPr="008B6A1D">
        <w:t>fore</w:t>
      </w:r>
      <w:r w:rsidR="004B4BEC" w:rsidRPr="008B6A1D">
        <w:t xml:space="preserve">finger </w:t>
      </w:r>
      <w:r w:rsidR="00F21E80" w:rsidRPr="008B6A1D">
        <w:t>during</w:t>
      </w:r>
      <w:r w:rsidR="004B4BEC" w:rsidRPr="008B6A1D">
        <w:t xml:space="preserve"> </w:t>
      </w:r>
      <w:r w:rsidR="00AF2EBD" w:rsidRPr="008B6A1D">
        <w:t xml:space="preserve">needling </w:t>
      </w:r>
      <w:r w:rsidR="004B4BEC" w:rsidRPr="008B6A1D">
        <w:t>in a two-dimensional</w:t>
      </w:r>
      <w:r w:rsidR="003D4B75" w:rsidRPr="008B6A1D">
        <w:t xml:space="preserve"> (2D)</w:t>
      </w:r>
      <w:r w:rsidR="004B4BEC" w:rsidRPr="008B6A1D">
        <w:t xml:space="preserve"> plane and established the corresponding finger stick </w:t>
      </w:r>
      <w:r w:rsidR="007C65EF" w:rsidRPr="008B6A1D">
        <w:t>figure</w:t>
      </w:r>
      <w:r w:rsidR="00A151EC" w:rsidRPr="008B6A1D">
        <w:fldChar w:fldCharType="begin">
          <w:fldData xml:space="preserve">PEVuZE5vdGU+PENpdGU+PEF1dGhvcj5UYW5nPC9BdXRob3I+PFllYXI+MjAxODwvWWVhcj48UmVj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==
</w:fldData>
        </w:fldChar>
      </w:r>
      <w:r w:rsidR="008E2666">
        <w:instrText xml:space="preserve"> ADDIN EN.CITE </w:instrText>
      </w:r>
      <w:r w:rsidR="008E2666">
        <w:fldChar w:fldCharType="begin">
          <w:fldData xml:space="preserve">PEVuZE5vdGU+PENpdGU+PEF1dGhvcj5UYW5nPC9BdXRob3I+PFllYXI+MjAxODwvWWVhcj48UmVj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==
</w:fldData>
        </w:fldChar>
      </w:r>
      <w:r w:rsidR="008E2666">
        <w:instrText xml:space="preserve"> ADDIN EN.CITE.DATA </w:instrText>
      </w:r>
      <w:r w:rsidR="008E2666">
        <w:fldChar w:fldCharType="end"/>
      </w:r>
      <w:r w:rsidR="00A151EC" w:rsidRPr="008B6A1D">
        <w:fldChar w:fldCharType="separate"/>
      </w:r>
      <w:r w:rsidR="008E2666" w:rsidRPr="008E2666">
        <w:rPr>
          <w:noProof/>
          <w:vertAlign w:val="superscript"/>
        </w:rPr>
        <w:t>15</w:t>
      </w:r>
      <w:r w:rsidR="00A151EC" w:rsidRPr="008B6A1D">
        <w:fldChar w:fldCharType="end"/>
      </w:r>
      <w:r w:rsidR="004B4BEC" w:rsidRPr="008B6A1D">
        <w:t xml:space="preserve">. </w:t>
      </w:r>
      <w:r w:rsidR="00C60EBF" w:rsidRPr="008B6A1D">
        <w:t>Some</w:t>
      </w:r>
      <w:r w:rsidR="004B4BEC" w:rsidRPr="008B6A1D">
        <w:t xml:space="preserve"> studies</w:t>
      </w:r>
      <w:r w:rsidR="00C60EBF" w:rsidRPr="008B6A1D">
        <w:t xml:space="preserve"> also</w:t>
      </w:r>
      <w:r w:rsidR="00A151EC" w:rsidRPr="008B6A1D">
        <w:t xml:space="preserve"> </w:t>
      </w:r>
      <w:r w:rsidR="00A151EC" w:rsidRPr="008B6A1D">
        <w:rPr>
          <w:lang w:eastAsia="zh-CN"/>
        </w:rPr>
        <w:t>m</w:t>
      </w:r>
      <w:r w:rsidR="004B4BEC" w:rsidRPr="008B6A1D">
        <w:t>easured the angle change</w:t>
      </w:r>
      <w:r w:rsidR="004858E0" w:rsidRPr="008B6A1D">
        <w:t xml:space="preserve"> range</w:t>
      </w:r>
      <w:r w:rsidR="004B4BEC" w:rsidRPr="008B6A1D">
        <w:t xml:space="preserve"> of interphalangeal</w:t>
      </w:r>
      <w:r w:rsidR="00AF2EBD" w:rsidRPr="008B6A1D">
        <w:t xml:space="preserve"> (IP)</w:t>
      </w:r>
      <w:r w:rsidR="004B4BEC" w:rsidRPr="008B6A1D">
        <w:t xml:space="preserve"> joint of thumb and </w:t>
      </w:r>
      <w:r w:rsidR="004858E0" w:rsidRPr="008B6A1D">
        <w:t xml:space="preserve">forefinger </w:t>
      </w:r>
      <w:r w:rsidR="00A151EC" w:rsidRPr="008B6A1D">
        <w:t>with similar technology</w:t>
      </w:r>
      <w:r w:rsidR="00A151EC" w:rsidRPr="008B6A1D">
        <w:fldChar w:fldCharType="begin">
          <w:fldData xml:space="preserve">PEVuZE5vdGU+PENpdGU+PEF1dGhvcj5aaGFuZzwvQXV0aG9yPjxZZWFyPjIwMTY8L1llYXI+PFJl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aaGFuZzwvQXV0aG9yPjxZZWFyPjIwMTY8L1llYXI+PFJl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</w:fldData>
        </w:fldChar>
      </w:r>
      <w:r w:rsidR="00287D48">
        <w:instrText xml:space="preserve"> ADDIN EN.CITE.DATA </w:instrText>
      </w:r>
      <w:r w:rsidR="00287D48">
        <w:fldChar w:fldCharType="end"/>
      </w:r>
      <w:r w:rsidR="00A151EC" w:rsidRPr="008B6A1D">
        <w:fldChar w:fldCharType="separate"/>
      </w:r>
      <w:r w:rsidR="008E2666" w:rsidRPr="008E2666">
        <w:rPr>
          <w:noProof/>
          <w:vertAlign w:val="superscript"/>
        </w:rPr>
        <w:t>9,17,18</w:t>
      </w:r>
      <w:r w:rsidR="00A151EC" w:rsidRPr="008B6A1D">
        <w:fldChar w:fldCharType="end"/>
      </w:r>
      <w:r w:rsidR="00A151EC" w:rsidRPr="008B6A1D">
        <w:t>.</w:t>
      </w:r>
      <w:r w:rsidR="003D4B75" w:rsidRPr="008B6A1D">
        <w:t xml:space="preserve"> However, the current </w:t>
      </w:r>
      <w:r w:rsidR="000F635E" w:rsidRPr="008B6A1D">
        <w:t>studies on AM analysis are</w:t>
      </w:r>
      <w:r w:rsidR="003D4B75" w:rsidRPr="008B6A1D">
        <w:t xml:space="preserve"> still mainly limited to </w:t>
      </w:r>
      <w:r w:rsidR="003D4563">
        <w:t xml:space="preserve">the </w:t>
      </w:r>
      <w:r w:rsidR="003D4B75" w:rsidRPr="008B6A1D">
        <w:t xml:space="preserve">2D motion plane, and the number of tracking points is relatively small. </w:t>
      </w:r>
      <w:r w:rsidR="00376DEE" w:rsidRPr="008B6A1D">
        <w:t>So far, t</w:t>
      </w:r>
      <w:r w:rsidR="003D4B75" w:rsidRPr="008B6A1D">
        <w:t>here is no complete three-dimensional</w:t>
      </w:r>
      <w:r w:rsidR="00376DEE" w:rsidRPr="008B6A1D">
        <w:t xml:space="preserve"> (3D)</w:t>
      </w:r>
      <w:r w:rsidR="003D4B75" w:rsidRPr="008B6A1D">
        <w:t xml:space="preserve"> kinematics measurement </w:t>
      </w:r>
      <w:r w:rsidR="000C1055" w:rsidRPr="008B6A1D">
        <w:t xml:space="preserve">and analysis </w:t>
      </w:r>
      <w:r w:rsidR="003D4B75" w:rsidRPr="008B6A1D">
        <w:t>method</w:t>
      </w:r>
      <w:r w:rsidR="00376DEE" w:rsidRPr="008B6A1D">
        <w:t xml:space="preserve"> for AM</w:t>
      </w:r>
      <w:r w:rsidR="003D4563">
        <w:t>,</w:t>
      </w:r>
      <w:r w:rsidR="003D4B75" w:rsidRPr="008B6A1D">
        <w:t xml:space="preserve"> and</w:t>
      </w:r>
      <w:r w:rsidR="00402046" w:rsidRPr="008B6A1D">
        <w:t xml:space="preserve"> no</w:t>
      </w:r>
      <w:r w:rsidR="003D4B75" w:rsidRPr="008B6A1D">
        <w:t xml:space="preserve"> related data</w:t>
      </w:r>
      <w:r w:rsidR="00376DEE" w:rsidRPr="008B6A1D">
        <w:t xml:space="preserve"> </w:t>
      </w:r>
      <w:r w:rsidR="00047FD9" w:rsidRPr="008B6A1D">
        <w:t xml:space="preserve">was </w:t>
      </w:r>
      <w:r w:rsidR="00376DEE" w:rsidRPr="008B6A1D">
        <w:t>published</w:t>
      </w:r>
      <w:r w:rsidR="003D4B75" w:rsidRPr="008B6A1D">
        <w:t>.</w:t>
      </w:r>
    </w:p>
    <w:p w14:paraId="25473724" w14:textId="77777777" w:rsidR="008B6A1D" w:rsidRPr="008B6A1D" w:rsidRDefault="008B6A1D" w:rsidP="008B6A1D"/>
    <w:p w14:paraId="78DC64F7" w14:textId="03207F10" w:rsidR="00DB4A61" w:rsidRPr="008B6A1D" w:rsidRDefault="001D42CA" w:rsidP="008B6A1D">
      <w:r w:rsidRPr="008B6A1D">
        <w:rPr>
          <w:lang w:eastAsia="zh-CN"/>
        </w:rPr>
        <w:t xml:space="preserve">To solve </w:t>
      </w:r>
      <w:r w:rsidRPr="008B6A1D">
        <w:t xml:space="preserve">the above </w:t>
      </w:r>
      <w:r w:rsidR="00BC24B6" w:rsidRPr="008B6A1D">
        <w:t>problem</w:t>
      </w:r>
      <w:r w:rsidR="00F40E95">
        <w:t>s</w:t>
      </w:r>
      <w:r w:rsidR="00BC24B6" w:rsidRPr="008B6A1D">
        <w:t xml:space="preserve">, </w:t>
      </w:r>
      <w:r w:rsidRPr="008B6A1D">
        <w:t>this study</w:t>
      </w:r>
      <w:r w:rsidR="00BC24B6" w:rsidRPr="008B6A1D">
        <w:t xml:space="preserve"> will use </w:t>
      </w:r>
      <w:r w:rsidR="00B2591F" w:rsidRPr="008B6A1D">
        <w:t>3D</w:t>
      </w:r>
      <w:r w:rsidR="00BC24B6" w:rsidRPr="008B6A1D">
        <w:t xml:space="preserve"> motion tracking technology to measure the kinematic parameters of the </w:t>
      </w:r>
      <w:r w:rsidR="00466FAD">
        <w:t>seven</w:t>
      </w:r>
      <w:r w:rsidR="00466FAD" w:rsidRPr="008B6A1D">
        <w:t xml:space="preserve"> </w:t>
      </w:r>
      <w:r w:rsidR="00944ACB" w:rsidRPr="008B6A1D">
        <w:t xml:space="preserve">tracking </w:t>
      </w:r>
      <w:r w:rsidR="00B2591F" w:rsidRPr="008B6A1D">
        <w:t>points of</w:t>
      </w:r>
      <w:r w:rsidR="00BC24B6" w:rsidRPr="008B6A1D">
        <w:t xml:space="preserve"> </w:t>
      </w:r>
      <w:r w:rsidR="00EF26F0">
        <w:t>hand</w:t>
      </w:r>
      <w:r w:rsidRPr="008B6A1D">
        <w:t xml:space="preserve"> during needling</w:t>
      </w:r>
      <w:r w:rsidR="00BC24B6" w:rsidRPr="008B6A1D">
        <w:t xml:space="preserve">. </w:t>
      </w:r>
      <w:r w:rsidR="00695028" w:rsidRPr="008B6A1D">
        <w:t>T</w:t>
      </w:r>
      <w:r w:rsidR="00BC24B6" w:rsidRPr="008B6A1D">
        <w:t xml:space="preserve">his </w:t>
      </w:r>
      <w:r w:rsidRPr="008B6A1D">
        <w:t>protocol</w:t>
      </w:r>
      <w:r w:rsidR="00BC24B6" w:rsidRPr="008B6A1D">
        <w:t xml:space="preserve"> </w:t>
      </w:r>
      <w:r w:rsidR="00695028" w:rsidRPr="008B6A1D">
        <w:t xml:space="preserve">aims to </w:t>
      </w:r>
      <w:r w:rsidR="00BC24B6" w:rsidRPr="008B6A1D">
        <w:t xml:space="preserve">provide a complete technical solution for the </w:t>
      </w:r>
      <w:r w:rsidRPr="008B6A1D">
        <w:t>kinematic analysis on</w:t>
      </w:r>
      <w:r w:rsidR="00BC24B6" w:rsidRPr="008B6A1D">
        <w:t xml:space="preserve"> </w:t>
      </w:r>
      <w:r w:rsidR="00B2591F" w:rsidRPr="008B6A1D">
        <w:t xml:space="preserve">AM, </w:t>
      </w:r>
      <w:r w:rsidR="00944ACB" w:rsidRPr="008B6A1D">
        <w:t>as well as</w:t>
      </w:r>
      <w:r w:rsidR="00B2591F" w:rsidRPr="008B6A1D">
        <w:t xml:space="preserve"> the further study on the dose-effect correlation of acupuncture.</w:t>
      </w:r>
    </w:p>
    <w:p w14:paraId="0A8D6268" w14:textId="77777777" w:rsidR="00C11030" w:rsidRPr="008B6A1D" w:rsidRDefault="00C11030" w:rsidP="008B6A1D"/>
    <w:p w14:paraId="32A92E82" w14:textId="08F67AEB" w:rsidR="006E4797" w:rsidRDefault="00551D82" w:rsidP="008B6A1D">
      <w:pPr>
        <w:rPr>
          <w:b/>
        </w:rPr>
      </w:pPr>
      <w:bookmarkStart w:id="2" w:name="_Hlk84345745"/>
      <w:r w:rsidRPr="008B6A1D">
        <w:rPr>
          <w:b/>
        </w:rPr>
        <w:t>PROTOCOL:</w:t>
      </w:r>
    </w:p>
    <w:p w14:paraId="72D6361A" w14:textId="77777777" w:rsidR="00A91DDC" w:rsidRPr="008B6A1D" w:rsidRDefault="00A91DDC" w:rsidP="008B6A1D">
      <w:pPr>
        <w:rPr>
          <w:b/>
        </w:rPr>
      </w:pPr>
    </w:p>
    <w:p w14:paraId="046AE9AE" w14:textId="7E5840B2" w:rsidR="008E673E" w:rsidRPr="008B6A1D" w:rsidRDefault="008E673E" w:rsidP="008B6A1D">
      <w:r w:rsidRPr="008B6A1D">
        <w:t>This study was approved by the ethics committee of Yueyang Hospital</w:t>
      </w:r>
      <w:r w:rsidR="003D4563">
        <w:t>,</w:t>
      </w:r>
      <w:r w:rsidRPr="008B6A1D">
        <w:t xml:space="preserve"> affiliated with Shanghai University of Traditional Chinese Medicine (reference no. 2021-062), and each participant signed an informed consent form.</w:t>
      </w:r>
    </w:p>
    <w:p w14:paraId="105D39C3" w14:textId="77777777" w:rsidR="00804B4F" w:rsidRPr="008B6A1D" w:rsidRDefault="00804B4F" w:rsidP="008B6A1D">
      <w:pPr>
        <w:rPr>
          <w:b/>
        </w:rPr>
      </w:pPr>
    </w:p>
    <w:p w14:paraId="61C38629" w14:textId="7C95022F" w:rsidR="00E47896" w:rsidRPr="008C7D26" w:rsidRDefault="000E5307" w:rsidP="008B6A1D">
      <w:pPr>
        <w:pStyle w:val="ListParagraph"/>
        <w:numPr>
          <w:ilvl w:val="0"/>
          <w:numId w:val="20"/>
        </w:numPr>
        <w:ind w:left="0" w:firstLineChars="0" w:firstLine="0"/>
        <w:rPr>
          <w:rFonts w:ascii="Calibri" w:hAnsi="Calibri" w:cs="Calibri"/>
          <w:b/>
          <w:sz w:val="24"/>
          <w:szCs w:val="24"/>
          <w:highlight w:val="yellow"/>
        </w:rPr>
      </w:pPr>
      <w:r w:rsidRPr="008C7D26">
        <w:rPr>
          <w:rFonts w:ascii="Calibri" w:hAnsi="Calibri" w:cs="Calibri"/>
          <w:b/>
          <w:bCs/>
          <w:sz w:val="24"/>
          <w:szCs w:val="24"/>
          <w:highlight w:val="yellow"/>
        </w:rPr>
        <w:t>Experiment preparations</w:t>
      </w:r>
    </w:p>
    <w:p w14:paraId="7B81D11D" w14:textId="77777777" w:rsidR="00B6360B" w:rsidRPr="00457EC5" w:rsidRDefault="00B6360B" w:rsidP="008A7737">
      <w:pPr>
        <w:pStyle w:val="ListParagraph"/>
        <w:ind w:firstLineChars="0" w:firstLine="0"/>
        <w:rPr>
          <w:rFonts w:ascii="Calibri" w:hAnsi="Calibri" w:cs="Calibri"/>
          <w:b/>
          <w:sz w:val="24"/>
          <w:szCs w:val="24"/>
        </w:rPr>
      </w:pPr>
    </w:p>
    <w:p w14:paraId="47895466" w14:textId="40420B95" w:rsidR="003D4563" w:rsidRPr="00457EC5" w:rsidRDefault="00EE6556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hAnsi="Calibri" w:cs="Calibri"/>
          <w:sz w:val="24"/>
          <w:szCs w:val="24"/>
        </w:rPr>
      </w:pPr>
      <w:r w:rsidRPr="00457EC5">
        <w:rPr>
          <w:rFonts w:ascii="Calibri" w:hAnsi="Calibri" w:cs="Calibri"/>
          <w:sz w:val="24"/>
          <w:szCs w:val="24"/>
        </w:rPr>
        <w:t>Camera settings</w:t>
      </w:r>
      <w:r w:rsidR="007217D4" w:rsidRPr="00457EC5">
        <w:rPr>
          <w:rFonts w:ascii="Calibri" w:hAnsi="Calibri" w:cs="Calibri"/>
          <w:sz w:val="24"/>
          <w:szCs w:val="24"/>
        </w:rPr>
        <w:t xml:space="preserve">: </w:t>
      </w:r>
    </w:p>
    <w:p w14:paraId="3D202FF7" w14:textId="77777777" w:rsidR="003D4563" w:rsidRPr="00457EC5" w:rsidRDefault="003D4563" w:rsidP="00962A58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4E916FD7" w14:textId="3031E171" w:rsidR="003D4563" w:rsidRPr="00457EC5" w:rsidRDefault="007258D3" w:rsidP="00962A58">
      <w:pPr>
        <w:pStyle w:val="ListParagraph"/>
        <w:numPr>
          <w:ilvl w:val="2"/>
          <w:numId w:val="32"/>
        </w:numPr>
        <w:ind w:left="0" w:firstLineChars="0" w:firstLine="0"/>
        <w:rPr>
          <w:rFonts w:ascii="Calibri" w:hAnsi="Calibri" w:cs="Calibri"/>
          <w:sz w:val="24"/>
          <w:szCs w:val="24"/>
        </w:rPr>
      </w:pPr>
      <w:r w:rsidRPr="00457EC5">
        <w:rPr>
          <w:rFonts w:ascii="Calibri" w:hAnsi="Calibri" w:cs="Calibri"/>
          <w:bCs/>
          <w:sz w:val="24"/>
          <w:szCs w:val="24"/>
        </w:rPr>
        <w:t xml:space="preserve">Place three tripods in front of the operation table, and connect them with three cameras. </w:t>
      </w:r>
    </w:p>
    <w:p w14:paraId="682B88C1" w14:textId="77777777" w:rsidR="003D4563" w:rsidRPr="00457EC5" w:rsidRDefault="003D4563" w:rsidP="00962A58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5226266E" w14:textId="40C325A0" w:rsidR="00EE6556" w:rsidRPr="00457EC5" w:rsidRDefault="00494ED9" w:rsidP="00962A58">
      <w:pPr>
        <w:pStyle w:val="ListParagraph"/>
        <w:numPr>
          <w:ilvl w:val="2"/>
          <w:numId w:val="32"/>
        </w:numPr>
        <w:ind w:left="0" w:firstLineChars="0" w:firstLine="0"/>
        <w:rPr>
          <w:rFonts w:ascii="Calibri" w:hAnsi="Calibri" w:cs="Calibri"/>
          <w:sz w:val="24"/>
          <w:szCs w:val="24"/>
        </w:rPr>
      </w:pPr>
      <w:r w:rsidRPr="00457EC5">
        <w:rPr>
          <w:rFonts w:ascii="Calibri" w:hAnsi="Calibri" w:cs="Calibri"/>
          <w:bCs/>
          <w:sz w:val="24"/>
          <w:szCs w:val="24"/>
        </w:rPr>
        <w:lastRenderedPageBreak/>
        <w:t xml:space="preserve">Set </w:t>
      </w:r>
      <w:r w:rsidRPr="00457EC5">
        <w:rPr>
          <w:rFonts w:ascii="Calibri" w:hAnsi="Calibri" w:cs="Calibri"/>
          <w:sz w:val="24"/>
          <w:szCs w:val="24"/>
        </w:rPr>
        <w:t>t</w:t>
      </w:r>
      <w:r w:rsidR="00EE6556" w:rsidRPr="00457EC5">
        <w:rPr>
          <w:rFonts w:ascii="Calibri" w:hAnsi="Calibri" w:cs="Calibri"/>
          <w:sz w:val="24"/>
          <w:szCs w:val="24"/>
        </w:rPr>
        <w:t>he shooting</w:t>
      </w:r>
      <w:r w:rsidR="0072638B" w:rsidRPr="00457EC5">
        <w:rPr>
          <w:rFonts w:ascii="Calibri" w:hAnsi="Calibri" w:cs="Calibri"/>
          <w:sz w:val="24"/>
          <w:szCs w:val="24"/>
        </w:rPr>
        <w:t xml:space="preserve"> parameters</w:t>
      </w:r>
      <w:r w:rsidR="00EE6556" w:rsidRPr="00457EC5">
        <w:rPr>
          <w:rFonts w:ascii="Calibri" w:hAnsi="Calibri" w:cs="Calibri"/>
          <w:sz w:val="24"/>
          <w:szCs w:val="24"/>
        </w:rPr>
        <w:t xml:space="preserve"> of </w:t>
      </w:r>
      <w:r w:rsidR="009F79E7" w:rsidRPr="00457EC5">
        <w:rPr>
          <w:rFonts w:ascii="Calibri" w:hAnsi="Calibri" w:cs="Calibri"/>
          <w:sz w:val="24"/>
          <w:szCs w:val="24"/>
        </w:rPr>
        <w:t xml:space="preserve">the </w:t>
      </w:r>
      <w:r w:rsidR="00EE6556" w:rsidRPr="00457EC5">
        <w:rPr>
          <w:rFonts w:ascii="Calibri" w:hAnsi="Calibri" w:cs="Calibri"/>
          <w:sz w:val="24"/>
          <w:szCs w:val="24"/>
        </w:rPr>
        <w:t>camera</w:t>
      </w:r>
      <w:r w:rsidRPr="00457EC5">
        <w:rPr>
          <w:rFonts w:ascii="Calibri" w:hAnsi="Calibri" w:cs="Calibri"/>
          <w:sz w:val="24"/>
          <w:szCs w:val="24"/>
        </w:rPr>
        <w:t>s</w:t>
      </w:r>
      <w:r w:rsidR="0072638B" w:rsidRPr="00457EC5">
        <w:rPr>
          <w:rFonts w:ascii="Calibri" w:hAnsi="Calibri" w:cs="Calibri"/>
          <w:sz w:val="24"/>
          <w:szCs w:val="24"/>
        </w:rPr>
        <w:t xml:space="preserve"> as follows:</w:t>
      </w:r>
      <w:r w:rsidR="000868BA" w:rsidRPr="00457EC5">
        <w:rPr>
          <w:rFonts w:ascii="Calibri" w:hAnsi="Calibri" w:cs="Calibri"/>
          <w:sz w:val="24"/>
          <w:szCs w:val="24"/>
        </w:rPr>
        <w:t xml:space="preserve"> resolution 1280</w:t>
      </w:r>
      <w:r w:rsidR="003D4563" w:rsidRPr="00457EC5">
        <w:rPr>
          <w:rFonts w:ascii="Calibri" w:hAnsi="Calibri" w:cs="Calibri"/>
          <w:sz w:val="24"/>
          <w:szCs w:val="24"/>
        </w:rPr>
        <w:t xml:space="preserve"> x</w:t>
      </w:r>
      <w:r w:rsidR="000868BA" w:rsidRPr="00457EC5">
        <w:rPr>
          <w:rFonts w:ascii="Calibri" w:hAnsi="Calibri" w:cs="Calibri"/>
          <w:sz w:val="24"/>
          <w:szCs w:val="24"/>
        </w:rPr>
        <w:t>720 pixels, format MP4,</w:t>
      </w:r>
      <w:r w:rsidR="0072638B" w:rsidRPr="00457EC5">
        <w:rPr>
          <w:rFonts w:ascii="Calibri" w:hAnsi="Calibri" w:cs="Calibri"/>
          <w:sz w:val="24"/>
          <w:szCs w:val="24"/>
        </w:rPr>
        <w:t xml:space="preserve"> full manual mode (M), aperture F1.2, shutter 1/1000s, ISO 6400, automatic white balance, optical zoom 0mm</w:t>
      </w:r>
      <w:r w:rsidR="000868BA" w:rsidRPr="00457EC5">
        <w:rPr>
          <w:rFonts w:ascii="Calibri" w:hAnsi="Calibri" w:cs="Calibri"/>
          <w:sz w:val="24"/>
          <w:szCs w:val="24"/>
        </w:rPr>
        <w:t>.</w:t>
      </w:r>
    </w:p>
    <w:p w14:paraId="5A28C59D" w14:textId="77777777" w:rsidR="003A6F01" w:rsidRPr="00962A58" w:rsidRDefault="003A6F01" w:rsidP="00962A58"/>
    <w:p w14:paraId="5606FB0E" w14:textId="19874471" w:rsidR="00494ED9" w:rsidRPr="00962A58" w:rsidRDefault="00494ED9" w:rsidP="00962A58">
      <w:pPr>
        <w:rPr>
          <w:lang w:eastAsia="zh-CN"/>
        </w:rPr>
      </w:pPr>
      <w:r w:rsidRPr="00962A58">
        <w:rPr>
          <w:lang w:eastAsia="zh-CN"/>
        </w:rPr>
        <w:t xml:space="preserve">NOTE: </w:t>
      </w:r>
      <w:r w:rsidRPr="00962A58">
        <w:rPr>
          <w:bCs/>
        </w:rPr>
        <w:t xml:space="preserve">The angle between every two cameras </w:t>
      </w:r>
      <w:r w:rsidR="00527723" w:rsidRPr="00962A58">
        <w:rPr>
          <w:bCs/>
        </w:rPr>
        <w:t xml:space="preserve">is </w:t>
      </w:r>
      <w:r w:rsidRPr="00962A58">
        <w:rPr>
          <w:bCs/>
        </w:rPr>
        <w:t>required to be set at 60</w:t>
      </w:r>
      <w:r w:rsidR="007217D4" w:rsidRPr="00962A58">
        <w:rPr>
          <w:bCs/>
        </w:rPr>
        <w:t>°–</w:t>
      </w:r>
      <w:r w:rsidRPr="00962A58">
        <w:rPr>
          <w:bCs/>
        </w:rPr>
        <w:t xml:space="preserve">120° </w:t>
      </w:r>
      <w:r w:rsidRPr="00962A58">
        <w:rPr>
          <w:b/>
        </w:rPr>
        <w:t>(Figure 1A)</w:t>
      </w:r>
      <w:r w:rsidRPr="00962A58">
        <w:rPr>
          <w:bCs/>
        </w:rPr>
        <w:t>.</w:t>
      </w:r>
    </w:p>
    <w:p w14:paraId="608F3296" w14:textId="77777777" w:rsidR="008B6A1D" w:rsidRPr="00066F5A" w:rsidRDefault="008B6A1D" w:rsidP="00962A58">
      <w:bookmarkStart w:id="3" w:name="_Hlk84871397"/>
    </w:p>
    <w:p w14:paraId="5D67BB93" w14:textId="75596A4E" w:rsidR="003D4563" w:rsidRPr="00066F5A" w:rsidRDefault="00EE6556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hAnsi="Calibri" w:cs="Calibri"/>
          <w:bCs/>
          <w:sz w:val="24"/>
          <w:szCs w:val="24"/>
          <w:highlight w:val="yellow"/>
        </w:rPr>
      </w:pPr>
      <w:r w:rsidRPr="00066F5A">
        <w:rPr>
          <w:rFonts w:ascii="Calibri" w:hAnsi="Calibri" w:cs="Calibri"/>
          <w:bCs/>
          <w:sz w:val="24"/>
          <w:szCs w:val="24"/>
          <w:highlight w:val="yellow"/>
        </w:rPr>
        <w:t>Tracking marker placement</w:t>
      </w:r>
      <w:r w:rsidR="007217D4" w:rsidRPr="00066F5A">
        <w:rPr>
          <w:rFonts w:ascii="Calibri" w:hAnsi="Calibri" w:cs="Calibri"/>
          <w:bCs/>
          <w:sz w:val="24"/>
          <w:szCs w:val="24"/>
          <w:highlight w:val="yellow"/>
        </w:rPr>
        <w:t xml:space="preserve">: </w:t>
      </w:r>
    </w:p>
    <w:p w14:paraId="10D0F8B4" w14:textId="77777777" w:rsidR="003D4563" w:rsidRPr="00457EC5" w:rsidRDefault="003D4563" w:rsidP="00962A58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2464B2C0" w14:textId="52685BBC" w:rsidR="00EE6556" w:rsidRPr="008C7D26" w:rsidRDefault="0049124C" w:rsidP="003D4563">
      <w:pPr>
        <w:pStyle w:val="ListParagraph"/>
        <w:numPr>
          <w:ilvl w:val="2"/>
          <w:numId w:val="32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8C7D26">
        <w:rPr>
          <w:rFonts w:ascii="Calibri" w:hAnsi="Calibri" w:cs="Calibri"/>
          <w:sz w:val="24"/>
          <w:szCs w:val="24"/>
          <w:highlight w:val="yellow"/>
        </w:rPr>
        <w:t>A</w:t>
      </w:r>
      <w:r w:rsidR="009B3FD1" w:rsidRPr="008C7D26">
        <w:rPr>
          <w:rFonts w:ascii="Calibri" w:hAnsi="Calibri" w:cs="Calibri"/>
          <w:sz w:val="24"/>
          <w:szCs w:val="24"/>
          <w:highlight w:val="yellow"/>
        </w:rPr>
        <w:t xml:space="preserve">ttach </w:t>
      </w:r>
      <w:r w:rsidR="00540CCC" w:rsidRPr="00BC1F9F">
        <w:rPr>
          <w:rFonts w:ascii="Calibri" w:hAnsi="Calibri" w:cs="Calibri"/>
          <w:sz w:val="24"/>
          <w:szCs w:val="24"/>
          <w:highlight w:val="yellow"/>
        </w:rPr>
        <w:t>seven reflective balls with a diameter of 6.5 mm on the holding-needle hand of each participant for video recording</w:t>
      </w:r>
      <w:r w:rsidR="003D4563" w:rsidRPr="008C7D26">
        <w:rPr>
          <w:rFonts w:ascii="Calibri" w:hAnsi="Calibri" w:cs="Calibri"/>
          <w:sz w:val="24"/>
          <w:szCs w:val="24"/>
          <w:highlight w:val="yellow"/>
        </w:rPr>
        <w:t xml:space="preserve"> as</w:t>
      </w:r>
      <w:r w:rsidR="00540CCC" w:rsidRPr="008C7D26">
        <w:rPr>
          <w:rFonts w:ascii="Calibri" w:hAnsi="Calibri" w:cs="Calibri"/>
          <w:sz w:val="24"/>
          <w:szCs w:val="24"/>
          <w:highlight w:val="yellow"/>
        </w:rPr>
        <w:t xml:space="preserve"> detailed </w:t>
      </w:r>
      <w:r w:rsidR="003D4563" w:rsidRPr="008C7D26">
        <w:rPr>
          <w:rFonts w:ascii="Calibri" w:hAnsi="Calibri" w:cs="Calibri"/>
          <w:sz w:val="24"/>
          <w:szCs w:val="24"/>
          <w:highlight w:val="yellow"/>
        </w:rPr>
        <w:t>in steps 1.2.2–1.2.4</w:t>
      </w:r>
      <w:r w:rsidR="00540CCC" w:rsidRPr="008C7D26">
        <w:rPr>
          <w:rFonts w:ascii="Calibri" w:hAnsi="Calibri" w:cs="Calibri"/>
          <w:sz w:val="24"/>
          <w:szCs w:val="24"/>
          <w:highlight w:val="yellow"/>
        </w:rPr>
        <w:t xml:space="preserve"> and shown in </w:t>
      </w:r>
      <w:r w:rsidR="00540CCC" w:rsidRPr="008C7D26">
        <w:rPr>
          <w:rFonts w:ascii="Calibri" w:hAnsi="Calibri" w:cs="Calibri"/>
          <w:b/>
          <w:sz w:val="24"/>
          <w:szCs w:val="24"/>
          <w:highlight w:val="yellow"/>
        </w:rPr>
        <w:t xml:space="preserve">Figure </w:t>
      </w:r>
      <w:r w:rsidR="00494ED9" w:rsidRPr="008C7D26">
        <w:rPr>
          <w:rFonts w:ascii="Calibri" w:hAnsi="Calibri" w:cs="Calibri"/>
          <w:b/>
          <w:sz w:val="24"/>
          <w:szCs w:val="24"/>
          <w:highlight w:val="yellow"/>
        </w:rPr>
        <w:t>2A</w:t>
      </w:r>
      <w:r w:rsidR="003D4563" w:rsidRPr="008C7D26">
        <w:rPr>
          <w:rFonts w:ascii="Calibri" w:hAnsi="Calibri" w:cs="Calibri"/>
          <w:sz w:val="24"/>
          <w:szCs w:val="24"/>
          <w:highlight w:val="yellow"/>
        </w:rPr>
        <w:t>.</w:t>
      </w:r>
    </w:p>
    <w:p w14:paraId="4DCC3ED9" w14:textId="77777777" w:rsidR="003D4563" w:rsidRPr="008C7D26" w:rsidRDefault="003D4563" w:rsidP="00962A5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4AC6A254" w14:textId="7C1ABA4C" w:rsidR="007B45E0" w:rsidRPr="008C7D26" w:rsidRDefault="007B45E0" w:rsidP="003D4563">
      <w:pPr>
        <w:pStyle w:val="ListParagraph"/>
        <w:numPr>
          <w:ilvl w:val="2"/>
          <w:numId w:val="32"/>
        </w:numPr>
        <w:ind w:left="0" w:firstLineChars="0" w:firstLine="0"/>
        <w:rPr>
          <w:rFonts w:ascii="Calibri" w:eastAsia="SimSun" w:hAnsi="Calibri" w:cs="Calibri"/>
          <w:color w:val="000000"/>
          <w:sz w:val="24"/>
          <w:szCs w:val="24"/>
          <w:highlight w:val="yellow"/>
        </w:rPr>
      </w:pPr>
      <w:r w:rsidRPr="008C7D26">
        <w:rPr>
          <w:rFonts w:ascii="Calibri" w:hAnsi="Calibri" w:cs="Calibri"/>
          <w:sz w:val="24"/>
          <w:szCs w:val="24"/>
          <w:highlight w:val="yellow"/>
        </w:rPr>
        <w:t>Wrist</w:t>
      </w:r>
      <w:r w:rsidR="003D4563" w:rsidRPr="008C7D26">
        <w:rPr>
          <w:rFonts w:ascii="Calibri" w:hAnsi="Calibri" w:cs="Calibri"/>
          <w:sz w:val="24"/>
          <w:szCs w:val="24"/>
          <w:highlight w:val="yellow"/>
        </w:rPr>
        <w:t>: Attach one ball on t</w:t>
      </w:r>
      <w:r w:rsidRPr="008C7D26">
        <w:rPr>
          <w:rFonts w:ascii="Calibri" w:hAnsi="Calibri" w:cs="Calibri"/>
          <w:sz w:val="24"/>
          <w:szCs w:val="24"/>
          <w:highlight w:val="yellow"/>
        </w:rPr>
        <w:t xml:space="preserve">he midpoint of the ulna and radial styloid </w:t>
      </w:r>
      <w:r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defined as tracking point “wrist joint “(WJ)</w:t>
      </w:r>
    </w:p>
    <w:p w14:paraId="2173BE5A" w14:textId="52338334" w:rsidR="003D4563" w:rsidRPr="008C7D26" w:rsidRDefault="003D4563" w:rsidP="003D4563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1B392A28" w14:textId="7EE045EE" w:rsidR="00EB6970" w:rsidRPr="008C7D26" w:rsidRDefault="00EB6970" w:rsidP="00962A58">
      <w:pPr>
        <w:pStyle w:val="ListParagraph"/>
        <w:numPr>
          <w:ilvl w:val="2"/>
          <w:numId w:val="32"/>
        </w:numPr>
        <w:ind w:left="0" w:firstLineChars="0" w:firstLine="0"/>
        <w:rPr>
          <w:rFonts w:ascii="Calibri" w:eastAsia="SimSun" w:hAnsi="Calibri" w:cs="Calibri"/>
          <w:sz w:val="24"/>
          <w:szCs w:val="24"/>
          <w:highlight w:val="yellow"/>
        </w:rPr>
      </w:pPr>
      <w:r w:rsidRPr="008C7D26">
        <w:rPr>
          <w:rFonts w:ascii="Calibri" w:hAnsi="Calibri" w:cs="Calibri"/>
          <w:sz w:val="24"/>
          <w:szCs w:val="24"/>
          <w:highlight w:val="yellow"/>
        </w:rPr>
        <w:t>Thumb</w:t>
      </w:r>
      <w:r w:rsidR="003D4563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: Attach one ball each on t</w:t>
      </w:r>
      <w:r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he center of thumb</w:t>
      </w:r>
      <w:r w:rsidR="003D4563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nail defined as tracking point </w:t>
      </w:r>
      <w:r w:rsidR="003D4563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“</w:t>
      </w:r>
      <w:r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thumb tip</w:t>
      </w:r>
      <w:r w:rsidR="003D4563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” </w:t>
      </w:r>
      <w:r w:rsidR="00164C85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(TT)</w:t>
      </w:r>
      <w:r w:rsidR="003D4563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, </w:t>
      </w:r>
      <w:r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the IP joint defined as tracking point </w:t>
      </w:r>
      <w:r w:rsidR="003D4563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“</w:t>
      </w:r>
      <w:r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thumb end joint</w:t>
      </w:r>
      <w:r w:rsidR="003D4563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” </w:t>
      </w:r>
      <w:r w:rsidR="00164C85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(TEJ)</w:t>
      </w:r>
      <w:r w:rsidR="003D4563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, and </w:t>
      </w:r>
      <w:r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the metacarpophalangeal (MCP) joint defined as tracking point </w:t>
      </w:r>
      <w:r w:rsidR="003D4563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“</w:t>
      </w:r>
      <w:r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thumb base joint</w:t>
      </w:r>
      <w:r w:rsidR="003D4563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” </w:t>
      </w:r>
      <w:r w:rsidR="00164C85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(TBJ)</w:t>
      </w:r>
      <w:r w:rsidR="003D4563" w:rsidRPr="008C7D26">
        <w:rPr>
          <w:rFonts w:ascii="Calibri" w:eastAsia="SimSun" w:hAnsi="Calibri" w:cs="Calibri"/>
          <w:color w:val="000000"/>
          <w:sz w:val="24"/>
          <w:szCs w:val="24"/>
          <w:highlight w:val="yellow"/>
        </w:rPr>
        <w:t>, respectively.</w:t>
      </w:r>
    </w:p>
    <w:p w14:paraId="4DE170D4" w14:textId="77777777" w:rsidR="003D4563" w:rsidRPr="008C7D26" w:rsidRDefault="003D4563" w:rsidP="00962A58">
      <w:pPr>
        <w:pStyle w:val="ListParagraph"/>
        <w:ind w:left="720" w:firstLineChars="0" w:firstLine="0"/>
        <w:rPr>
          <w:rFonts w:ascii="Calibri" w:eastAsia="SimSun" w:hAnsi="Calibri" w:cs="Calibri"/>
          <w:sz w:val="24"/>
          <w:szCs w:val="24"/>
          <w:highlight w:val="yellow"/>
        </w:rPr>
      </w:pPr>
    </w:p>
    <w:p w14:paraId="7CE5CEFC" w14:textId="0FDEFDE3" w:rsidR="00E47A5E" w:rsidRPr="008C7D26" w:rsidRDefault="003D4563" w:rsidP="00962A58">
      <w:pPr>
        <w:widowControl/>
        <w:rPr>
          <w:highlight w:val="yellow"/>
          <w:lang w:eastAsia="zh-CN"/>
        </w:rPr>
      </w:pPr>
      <w:r w:rsidRPr="008C7D26">
        <w:rPr>
          <w:rFonts w:eastAsia="SimSun"/>
          <w:color w:val="000000"/>
          <w:highlight w:val="yellow"/>
          <w:lang w:eastAsia="zh-CN"/>
        </w:rPr>
        <w:t xml:space="preserve">1.2.4. </w:t>
      </w:r>
      <w:r w:rsidR="00EB6970" w:rsidRPr="008C7D26">
        <w:rPr>
          <w:rFonts w:eastAsia="SimSun"/>
          <w:color w:val="000000"/>
          <w:highlight w:val="yellow"/>
          <w:lang w:eastAsia="zh-CN"/>
        </w:rPr>
        <w:t xml:space="preserve"> Forefinger</w:t>
      </w:r>
      <w:r w:rsidRPr="008C7D26">
        <w:rPr>
          <w:rFonts w:eastAsia="SimSun"/>
          <w:color w:val="000000"/>
          <w:highlight w:val="yellow"/>
          <w:lang w:eastAsia="zh-CN"/>
        </w:rPr>
        <w:t>: Attach one ball each on t</w:t>
      </w:r>
      <w:r w:rsidR="00EB6970" w:rsidRPr="008C7D26">
        <w:rPr>
          <w:rFonts w:eastAsia="SimSun"/>
          <w:color w:val="000000"/>
          <w:highlight w:val="yellow"/>
          <w:lang w:eastAsia="zh-CN"/>
        </w:rPr>
        <w:t xml:space="preserve">he center of </w:t>
      </w:r>
      <w:r w:rsidRPr="008C7D26">
        <w:rPr>
          <w:rFonts w:eastAsia="SimSun"/>
          <w:color w:val="000000"/>
          <w:highlight w:val="yellow"/>
          <w:lang w:eastAsia="zh-CN"/>
        </w:rPr>
        <w:t xml:space="preserve">the </w:t>
      </w:r>
      <w:r w:rsidR="00EB6970" w:rsidRPr="008C7D26">
        <w:rPr>
          <w:rFonts w:eastAsia="SimSun"/>
          <w:color w:val="000000"/>
          <w:highlight w:val="yellow"/>
          <w:lang w:eastAsia="zh-CN"/>
        </w:rPr>
        <w:t xml:space="preserve">forefinger nail defined as tracking point </w:t>
      </w:r>
      <w:r w:rsidRPr="008C7D26">
        <w:rPr>
          <w:rFonts w:eastAsia="SimSun"/>
          <w:color w:val="000000"/>
          <w:highlight w:val="yellow"/>
          <w:lang w:eastAsia="zh-CN"/>
        </w:rPr>
        <w:t>“</w:t>
      </w:r>
      <w:r w:rsidR="00EB6970" w:rsidRPr="008C7D26">
        <w:rPr>
          <w:rFonts w:eastAsia="SimSun"/>
          <w:color w:val="000000"/>
          <w:highlight w:val="yellow"/>
          <w:lang w:eastAsia="zh-CN"/>
        </w:rPr>
        <w:t>forefinger tip</w:t>
      </w:r>
      <w:r w:rsidRPr="008C7D26">
        <w:rPr>
          <w:rFonts w:eastAsia="SimSun"/>
          <w:color w:val="000000"/>
          <w:highlight w:val="yellow"/>
          <w:lang w:eastAsia="zh-CN"/>
        </w:rPr>
        <w:t xml:space="preserve">” </w:t>
      </w:r>
      <w:r w:rsidR="00164C85" w:rsidRPr="008C7D26">
        <w:rPr>
          <w:rFonts w:eastAsia="SimSun"/>
          <w:color w:val="000000"/>
          <w:highlight w:val="yellow"/>
          <w:lang w:eastAsia="zh-CN"/>
        </w:rPr>
        <w:t>(FT)</w:t>
      </w:r>
      <w:r w:rsidRPr="008C7D26">
        <w:rPr>
          <w:rFonts w:eastAsia="SimSun"/>
          <w:color w:val="000000"/>
          <w:highlight w:val="yellow"/>
          <w:lang w:eastAsia="zh-CN"/>
        </w:rPr>
        <w:t xml:space="preserve">, </w:t>
      </w:r>
      <w:r w:rsidR="00EB6970" w:rsidRPr="008C7D26">
        <w:rPr>
          <w:rFonts w:eastAsia="SimSun"/>
          <w:color w:val="000000"/>
          <w:highlight w:val="yellow"/>
          <w:lang w:eastAsia="zh-CN"/>
        </w:rPr>
        <w:t xml:space="preserve">the proximal interphalangeal (PIP) joint defined as tracking point </w:t>
      </w:r>
      <w:r w:rsidRPr="008C7D26">
        <w:rPr>
          <w:rFonts w:eastAsia="SimSun"/>
          <w:color w:val="000000"/>
          <w:highlight w:val="yellow"/>
          <w:lang w:eastAsia="zh-CN"/>
        </w:rPr>
        <w:t>“</w:t>
      </w:r>
      <w:r w:rsidR="00EB6970" w:rsidRPr="008C7D26">
        <w:rPr>
          <w:rFonts w:eastAsia="SimSun"/>
          <w:color w:val="000000"/>
          <w:highlight w:val="yellow"/>
          <w:lang w:eastAsia="zh-CN"/>
        </w:rPr>
        <w:t xml:space="preserve">forefinger </w:t>
      </w:r>
      <w:r w:rsidR="007D19BC" w:rsidRPr="008C7D26">
        <w:rPr>
          <w:rFonts w:eastAsia="SimSun"/>
          <w:color w:val="000000"/>
          <w:highlight w:val="yellow"/>
          <w:lang w:eastAsia="zh-CN"/>
        </w:rPr>
        <w:t>middle</w:t>
      </w:r>
      <w:r w:rsidR="00EB6970" w:rsidRPr="008C7D26">
        <w:rPr>
          <w:rFonts w:eastAsia="SimSun"/>
          <w:color w:val="000000"/>
          <w:highlight w:val="yellow"/>
          <w:lang w:eastAsia="zh-CN"/>
        </w:rPr>
        <w:t xml:space="preserve"> joint</w:t>
      </w:r>
      <w:r w:rsidRPr="008C7D26">
        <w:rPr>
          <w:rFonts w:eastAsia="SimSun"/>
          <w:color w:val="000000"/>
          <w:highlight w:val="yellow"/>
          <w:lang w:eastAsia="zh-CN"/>
        </w:rPr>
        <w:t xml:space="preserve">” </w:t>
      </w:r>
      <w:r w:rsidR="00EB6970" w:rsidRPr="008C7D26">
        <w:rPr>
          <w:rFonts w:eastAsia="SimSun"/>
          <w:color w:val="000000"/>
          <w:highlight w:val="yellow"/>
          <w:lang w:eastAsia="zh-CN"/>
        </w:rPr>
        <w:t>(F</w:t>
      </w:r>
      <w:r w:rsidR="002F4524" w:rsidRPr="008C7D26">
        <w:rPr>
          <w:rFonts w:eastAsia="SimSun"/>
          <w:color w:val="000000"/>
          <w:highlight w:val="yellow"/>
          <w:lang w:eastAsia="zh-CN"/>
        </w:rPr>
        <w:t>M</w:t>
      </w:r>
      <w:r w:rsidR="00EB6970" w:rsidRPr="008C7D26">
        <w:rPr>
          <w:rFonts w:eastAsia="SimSun"/>
          <w:color w:val="000000"/>
          <w:highlight w:val="yellow"/>
          <w:lang w:eastAsia="zh-CN"/>
        </w:rPr>
        <w:t>J)</w:t>
      </w:r>
      <w:r w:rsidRPr="008C7D26">
        <w:rPr>
          <w:rFonts w:eastAsia="SimSun"/>
          <w:color w:val="000000"/>
          <w:highlight w:val="yellow"/>
          <w:lang w:eastAsia="zh-CN"/>
        </w:rPr>
        <w:t xml:space="preserve">, and </w:t>
      </w:r>
      <w:r w:rsidR="00EB6970" w:rsidRPr="008C7D26">
        <w:rPr>
          <w:rFonts w:eastAsia="SimSun"/>
          <w:color w:val="000000"/>
          <w:highlight w:val="yellow"/>
          <w:lang w:eastAsia="zh-CN"/>
        </w:rPr>
        <w:t xml:space="preserve">the MCP joint defined as tracking point </w:t>
      </w:r>
      <w:r w:rsidRPr="008C7D26">
        <w:rPr>
          <w:rFonts w:eastAsia="SimSun"/>
          <w:color w:val="000000"/>
          <w:highlight w:val="yellow"/>
          <w:lang w:eastAsia="zh-CN"/>
        </w:rPr>
        <w:t>“</w:t>
      </w:r>
      <w:r w:rsidR="00EB6970" w:rsidRPr="008C7D26">
        <w:rPr>
          <w:rFonts w:eastAsia="SimSun"/>
          <w:color w:val="000000"/>
          <w:highlight w:val="yellow"/>
          <w:lang w:eastAsia="zh-CN"/>
        </w:rPr>
        <w:t>forefinger base joint</w:t>
      </w:r>
      <w:r w:rsidRPr="008C7D26">
        <w:rPr>
          <w:rFonts w:eastAsia="SimSun"/>
          <w:color w:val="000000"/>
          <w:highlight w:val="yellow"/>
          <w:lang w:eastAsia="zh-CN"/>
        </w:rPr>
        <w:t xml:space="preserve">” </w:t>
      </w:r>
      <w:r w:rsidR="00164C85" w:rsidRPr="008C7D26">
        <w:rPr>
          <w:rFonts w:eastAsia="SimSun"/>
          <w:color w:val="000000"/>
          <w:highlight w:val="yellow"/>
          <w:lang w:eastAsia="zh-CN"/>
        </w:rPr>
        <w:t>(FBJ)</w:t>
      </w:r>
      <w:r w:rsidRPr="008C7D26">
        <w:rPr>
          <w:rFonts w:eastAsia="SimSun"/>
          <w:color w:val="000000"/>
          <w:highlight w:val="yellow"/>
          <w:lang w:eastAsia="zh-CN"/>
        </w:rPr>
        <w:t>, respectively.</w:t>
      </w:r>
    </w:p>
    <w:p w14:paraId="53DEDA79" w14:textId="77777777" w:rsidR="00E47A5E" w:rsidRPr="008C7D26" w:rsidRDefault="00E47A5E" w:rsidP="00962A58">
      <w:pPr>
        <w:rPr>
          <w:highlight w:val="yellow"/>
          <w:lang w:eastAsia="zh-CN"/>
        </w:rPr>
      </w:pPr>
    </w:p>
    <w:p w14:paraId="79B6FBA3" w14:textId="6320269F" w:rsidR="00C76281" w:rsidRPr="008C7D26" w:rsidRDefault="00C76281" w:rsidP="00962A58">
      <w:pPr>
        <w:pStyle w:val="ListParagraph"/>
        <w:numPr>
          <w:ilvl w:val="0"/>
          <w:numId w:val="32"/>
        </w:numPr>
        <w:ind w:left="0" w:firstLineChars="0" w:firstLine="0"/>
        <w:rPr>
          <w:rFonts w:ascii="Calibri" w:eastAsia="DengXian" w:hAnsi="Calibri" w:cs="Calibri"/>
          <w:b/>
          <w:bCs/>
          <w:sz w:val="24"/>
          <w:szCs w:val="24"/>
          <w:highlight w:val="yellow"/>
        </w:rPr>
      </w:pPr>
      <w:r w:rsidRPr="008C7D26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Video shooting and editing</w:t>
      </w:r>
    </w:p>
    <w:p w14:paraId="47447DCD" w14:textId="77777777" w:rsidR="003A6F01" w:rsidRPr="008C7D26" w:rsidRDefault="003A6F01" w:rsidP="00962A58">
      <w:pPr>
        <w:rPr>
          <w:highlight w:val="yellow"/>
        </w:rPr>
      </w:pPr>
    </w:p>
    <w:p w14:paraId="5BA80945" w14:textId="275A1037" w:rsidR="003A6F01" w:rsidRPr="008C7D26" w:rsidRDefault="003A6F01" w:rsidP="00962A58">
      <w:pPr>
        <w:pStyle w:val="ListParagraph"/>
        <w:numPr>
          <w:ilvl w:val="1"/>
          <w:numId w:val="23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8C7D26">
        <w:rPr>
          <w:rFonts w:ascii="Calibri" w:eastAsia="DengXian" w:hAnsi="Calibri" w:cs="Calibri"/>
          <w:sz w:val="24"/>
          <w:szCs w:val="24"/>
          <w:highlight w:val="yellow"/>
        </w:rPr>
        <w:t>Place a small 15</w:t>
      </w:r>
      <w:r w:rsidR="003D4563" w:rsidRPr="008C7D26">
        <w:rPr>
          <w:rFonts w:ascii="Calibri" w:eastAsia="DengXian" w:hAnsi="Calibri" w:cs="Calibri"/>
          <w:sz w:val="24"/>
          <w:szCs w:val="24"/>
          <w:highlight w:val="yellow"/>
        </w:rPr>
        <w:t xml:space="preserve"> cm x </w:t>
      </w:r>
      <w:r w:rsidRPr="008C7D26">
        <w:rPr>
          <w:rFonts w:ascii="Calibri" w:eastAsia="DengXian" w:hAnsi="Calibri" w:cs="Calibri"/>
          <w:sz w:val="24"/>
          <w:szCs w:val="24"/>
          <w:highlight w:val="yellow"/>
        </w:rPr>
        <w:t>15</w:t>
      </w:r>
      <w:r w:rsidR="003D4563" w:rsidRPr="008C7D26">
        <w:rPr>
          <w:rFonts w:ascii="Calibri" w:eastAsia="DengXian" w:hAnsi="Calibri" w:cs="Calibri"/>
          <w:sz w:val="24"/>
          <w:szCs w:val="24"/>
          <w:highlight w:val="yellow"/>
        </w:rPr>
        <w:t xml:space="preserve"> cm x </w:t>
      </w:r>
      <w:r w:rsidRPr="008C7D26">
        <w:rPr>
          <w:rFonts w:ascii="Calibri" w:eastAsia="DengXian" w:hAnsi="Calibri" w:cs="Calibri"/>
          <w:sz w:val="24"/>
          <w:szCs w:val="24"/>
          <w:highlight w:val="yellow"/>
        </w:rPr>
        <w:t>15</w:t>
      </w:r>
      <w:r w:rsidR="003D4563" w:rsidRPr="008C7D26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Pr="008C7D26">
        <w:rPr>
          <w:rFonts w:ascii="Calibri" w:eastAsia="DengXian" w:hAnsi="Calibri" w:cs="Calibri"/>
          <w:sz w:val="24"/>
          <w:szCs w:val="24"/>
          <w:highlight w:val="yellow"/>
        </w:rPr>
        <w:t xml:space="preserve">cm 3D calibration frame with 8 points on the operating table for 3D calibration </w:t>
      </w:r>
      <w:r w:rsidRPr="008C7D26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(Figure 1B,C)</w:t>
      </w:r>
      <w:r w:rsidRPr="008C7D26">
        <w:rPr>
          <w:rFonts w:ascii="Calibri" w:eastAsia="DengXian" w:hAnsi="Calibri" w:cs="Calibri"/>
          <w:sz w:val="24"/>
          <w:szCs w:val="24"/>
          <w:highlight w:val="yellow"/>
        </w:rPr>
        <w:t>.</w:t>
      </w:r>
    </w:p>
    <w:p w14:paraId="587888C9" w14:textId="77777777" w:rsidR="003A6F01" w:rsidRPr="008C7D26" w:rsidRDefault="003A6F01" w:rsidP="00962A58">
      <w:pPr>
        <w:rPr>
          <w:rFonts w:eastAsia="DengXian"/>
          <w:highlight w:val="yellow"/>
        </w:rPr>
      </w:pPr>
    </w:p>
    <w:p w14:paraId="2324765D" w14:textId="386AAA22" w:rsidR="003A6F01" w:rsidRPr="008C7D26" w:rsidRDefault="003A6F01" w:rsidP="00962A58">
      <w:pPr>
        <w:pStyle w:val="ListParagraph"/>
        <w:numPr>
          <w:ilvl w:val="1"/>
          <w:numId w:val="23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8C7D26">
        <w:rPr>
          <w:rFonts w:ascii="Calibri" w:eastAsia="DengXian" w:hAnsi="Calibri" w:cs="Calibri"/>
          <w:sz w:val="24"/>
          <w:szCs w:val="24"/>
          <w:highlight w:val="yellow"/>
        </w:rPr>
        <w:t>Remove the frame from the table after taking a video of the calibration frame for at least 8</w:t>
      </w:r>
      <w:r w:rsidR="003D4563" w:rsidRPr="008C7D26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Pr="008C7D26">
        <w:rPr>
          <w:rFonts w:ascii="Calibri" w:eastAsia="DengXian" w:hAnsi="Calibri" w:cs="Calibri"/>
          <w:sz w:val="24"/>
          <w:szCs w:val="24"/>
          <w:highlight w:val="yellow"/>
        </w:rPr>
        <w:t>s.</w:t>
      </w:r>
    </w:p>
    <w:p w14:paraId="48DDA47A" w14:textId="77777777" w:rsidR="003A6F01" w:rsidRPr="008C7D26" w:rsidRDefault="003A6F01" w:rsidP="00962A58">
      <w:pPr>
        <w:rPr>
          <w:rFonts w:eastAsia="DengXian"/>
          <w:highlight w:val="yellow"/>
        </w:rPr>
      </w:pPr>
    </w:p>
    <w:p w14:paraId="79FBBC3A" w14:textId="452CE3B3" w:rsidR="003A6F01" w:rsidRPr="008C7D26" w:rsidRDefault="003A6F01" w:rsidP="001D5E5A">
      <w:pPr>
        <w:pStyle w:val="ListParagraph"/>
        <w:numPr>
          <w:ilvl w:val="1"/>
          <w:numId w:val="23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8C7D26">
        <w:rPr>
          <w:rFonts w:ascii="Calibri" w:eastAsia="DengXian" w:hAnsi="Calibri" w:cs="Calibri"/>
          <w:sz w:val="24"/>
          <w:szCs w:val="24"/>
          <w:highlight w:val="yellow"/>
        </w:rPr>
        <w:t>Instruct the participants to perform AM on the acupuncture point LI11 (Quchi) of the volunteer</w:t>
      </w:r>
      <w:r w:rsidR="003D4563" w:rsidRPr="008C7D26">
        <w:rPr>
          <w:rFonts w:ascii="Calibri" w:eastAsia="DengXian" w:hAnsi="Calibri" w:cs="Calibri"/>
          <w:sz w:val="24"/>
          <w:szCs w:val="24"/>
          <w:highlight w:val="yellow"/>
        </w:rPr>
        <w:t>,</w:t>
      </w:r>
      <w:r w:rsidRPr="008C7D26">
        <w:rPr>
          <w:rFonts w:ascii="Calibri" w:eastAsia="DengXian" w:hAnsi="Calibri" w:cs="Calibri"/>
          <w:sz w:val="24"/>
          <w:szCs w:val="24"/>
          <w:highlight w:val="yellow"/>
        </w:rPr>
        <w:t xml:space="preserve"> including lifting-thrusting and twirling skills, to control the needle to move up and down and rotate with thumb and forefinger, respectively. Take the videos of </w:t>
      </w:r>
      <w:r w:rsidR="003D4563" w:rsidRPr="008C7D26">
        <w:rPr>
          <w:rFonts w:ascii="Calibri" w:eastAsia="DengXian" w:hAnsi="Calibri" w:cs="Calibri"/>
          <w:sz w:val="24"/>
          <w:szCs w:val="24"/>
          <w:highlight w:val="yellow"/>
        </w:rPr>
        <w:t xml:space="preserve">the </w:t>
      </w:r>
      <w:r w:rsidRPr="008C7D26">
        <w:rPr>
          <w:rFonts w:ascii="Calibri" w:eastAsia="DengXian" w:hAnsi="Calibri" w:cs="Calibri"/>
          <w:sz w:val="24"/>
          <w:szCs w:val="24"/>
          <w:highlight w:val="yellow"/>
        </w:rPr>
        <w:t xml:space="preserve">above skills for at least 10 cycles. </w:t>
      </w:r>
    </w:p>
    <w:p w14:paraId="64F5A9B5" w14:textId="77777777" w:rsidR="003A6F01" w:rsidRPr="00962A58" w:rsidRDefault="003A6F01" w:rsidP="00962A58">
      <w:pPr>
        <w:rPr>
          <w:rFonts w:eastAsia="DengXian"/>
          <w:highlight w:val="yellow"/>
        </w:rPr>
      </w:pPr>
    </w:p>
    <w:p w14:paraId="3CA5A227" w14:textId="6DE543D6" w:rsidR="003A6F01" w:rsidRPr="00962A58" w:rsidRDefault="003A6F01" w:rsidP="00962A58">
      <w:r w:rsidRPr="00962A58">
        <w:rPr>
          <w:rFonts w:eastAsia="DengXian"/>
        </w:rPr>
        <w:t>NOTE: The inclusion and exclusion</w:t>
      </w:r>
      <w:r w:rsidR="001D5E5A" w:rsidRPr="00962A58">
        <w:rPr>
          <w:rFonts w:eastAsia="DengXian"/>
        </w:rPr>
        <w:t xml:space="preserve"> criteria</w:t>
      </w:r>
      <w:r w:rsidRPr="00962A58">
        <w:rPr>
          <w:rFonts w:eastAsia="DengXian"/>
        </w:rPr>
        <w:t xml:space="preserve"> of the participants </w:t>
      </w:r>
      <w:r w:rsidR="001D5E5A" w:rsidRPr="00962A58">
        <w:rPr>
          <w:rFonts w:eastAsia="DengXian"/>
        </w:rPr>
        <w:t xml:space="preserve">to </w:t>
      </w:r>
      <w:r w:rsidRPr="00962A58">
        <w:rPr>
          <w:rFonts w:eastAsia="DengXian"/>
        </w:rPr>
        <w:t xml:space="preserve">perform AM and volunteers </w:t>
      </w:r>
      <w:r w:rsidR="001D5E5A" w:rsidRPr="00962A58">
        <w:rPr>
          <w:rFonts w:eastAsia="DengXian"/>
        </w:rPr>
        <w:t xml:space="preserve">to </w:t>
      </w:r>
      <w:r w:rsidRPr="00962A58">
        <w:rPr>
          <w:rFonts w:eastAsia="DengXian"/>
        </w:rPr>
        <w:t>provide acupuncture points for needling are listed</w:t>
      </w:r>
      <w:r w:rsidR="001D5E5A" w:rsidRPr="00962A58">
        <w:rPr>
          <w:rFonts w:eastAsia="DengXian"/>
        </w:rPr>
        <w:t>.</w:t>
      </w:r>
      <w:r w:rsidR="00BD6730">
        <w:rPr>
          <w:rFonts w:eastAsia="DengXian"/>
        </w:rPr>
        <w:t xml:space="preserve"> </w:t>
      </w:r>
      <w:r w:rsidRPr="00962A58">
        <w:t>Participant inclusion: (1) acupuncture teacher or student finished the “lifting-thrusting skill” and “twirling skill” chapter in the course textbook entitled ‘Acupuncture and Moxibustion Techniques and Manipulations</w:t>
      </w:r>
      <w:r w:rsidR="00120BD7" w:rsidRPr="00962A58">
        <w:fldChar w:fldCharType="begin"/>
      </w:r>
      <w:r w:rsidR="00D2389D" w:rsidRPr="00962A58">
        <w:instrText xml:space="preserve"> ADDIN EN.CITE &lt;EndNote&gt;&lt;Cite&gt;&lt;Author&gt;Wang&lt;/Author&gt;&lt;Year&gt;2016&lt;/Year&gt;&lt;RecNum&gt;55&lt;/RecNum&gt;&lt;DisplayText&gt;&lt;style face="superscript"&gt;19&lt;/style&gt;&lt;/DisplayText&gt;&lt;record&gt;&lt;rec-number&gt;55&lt;/rec-number&gt;&lt;foreign-keys&gt;&lt;key app="EN" db-id="xx5xdp05hprdwvezv92vxxa00v0tvtatx202" timestamp="1633089868"&gt;55&lt;/key&gt;&lt;/foreign-keys&gt;&lt;ref-type name="Book"&gt;6&lt;/ref-type&gt;&lt;contributors&gt;&lt;authors&gt;&lt;author&gt;Wang, F. C.&lt;/author&gt;&lt;author&gt;Ma, T. M.&lt;/author&gt;&lt;/authors&gt;&lt;/contributors&gt;&lt;titles&gt;&lt;title&gt;Acupuncture and Moxibustion Techniques and Manipulations&lt;/title&gt;&lt;/titles&gt;&lt;pages&gt;208&lt;/pages&gt;&lt;edition&gt;4&lt;/edition&gt;&lt;section&gt;31-34&lt;/section&gt;&lt;dates&gt;&lt;year&gt;2016&lt;/year&gt;&lt;/dates&gt;&lt;pub-location&gt;Beijing&lt;/pub-location&gt;&lt;publisher&gt;Traditional Chinese Medicine publishing co.&lt;/publisher&gt;&lt;urls&gt;&lt;/urls&gt;&lt;/record&gt;&lt;/Cite&gt;&lt;/EndNote&gt;</w:instrText>
      </w:r>
      <w:r w:rsidR="00120BD7" w:rsidRPr="00962A58">
        <w:fldChar w:fldCharType="separate"/>
      </w:r>
      <w:r w:rsidR="00D2389D" w:rsidRPr="00962A58">
        <w:rPr>
          <w:noProof/>
          <w:vertAlign w:val="superscript"/>
        </w:rPr>
        <w:t>19</w:t>
      </w:r>
      <w:r w:rsidR="00120BD7" w:rsidRPr="00962A58">
        <w:fldChar w:fldCharType="end"/>
      </w:r>
      <w:r w:rsidRPr="00962A58">
        <w:t>; (2) participant should have hands-on needling experience with the human body for more than 5 times.</w:t>
      </w:r>
      <w:r w:rsidR="001D5E5A" w:rsidRPr="00962A58">
        <w:t xml:space="preserve"> Participant</w:t>
      </w:r>
      <w:r w:rsidRPr="00962A58">
        <w:t xml:space="preserve"> </w:t>
      </w:r>
      <w:r w:rsidR="001D5E5A" w:rsidRPr="00962A58">
        <w:t>exclusion</w:t>
      </w:r>
      <w:r w:rsidRPr="00962A58">
        <w:t>: (1) non-acupuncture teachers or students; (2) acupuncture students without any hands-on needling experience with the human body.</w:t>
      </w:r>
      <w:r w:rsidR="001D5E5A" w:rsidRPr="00962A58">
        <w:t xml:space="preserve"> </w:t>
      </w:r>
      <w:r w:rsidRPr="00962A58">
        <w:t>Volunteer inclusion: (1) age between 16</w:t>
      </w:r>
      <w:r w:rsidR="001D5E5A" w:rsidRPr="00962A58">
        <w:t>–</w:t>
      </w:r>
      <w:r w:rsidRPr="00962A58">
        <w:t xml:space="preserve">60 years old; (2) no obvious skin damage, rupture, suppuration or obvious exudation around LI11 </w:t>
      </w:r>
      <w:r w:rsidRPr="00962A58">
        <w:lastRenderedPageBreak/>
        <w:t xml:space="preserve">on the right arm. </w:t>
      </w:r>
      <w:r w:rsidR="001D5E5A" w:rsidRPr="00962A58">
        <w:t>Volunteer exclusion</w:t>
      </w:r>
      <w:r w:rsidRPr="00962A58">
        <w:t>: (1) individuals with a history of smoking, alcohol or drug abuse; (2) individuals with blood system diseases or obvious bleeding tendency;  (3) individuals with chronic mental illness or mental disorders; (4) pregnant women; (5) individuals with a history of fainting needles.</w:t>
      </w:r>
    </w:p>
    <w:p w14:paraId="4AB945F7" w14:textId="77777777" w:rsidR="003A6F01" w:rsidRPr="00962A58" w:rsidRDefault="003A6F01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</w:p>
    <w:p w14:paraId="60EAA600" w14:textId="24EC20AF" w:rsidR="003A6F01" w:rsidRPr="00962A58" w:rsidRDefault="003A6F01" w:rsidP="00962A58">
      <w:pPr>
        <w:pStyle w:val="ListParagraph"/>
        <w:numPr>
          <w:ilvl w:val="1"/>
          <w:numId w:val="23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Export all the videos from the cameras to the designated disk of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the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computer. Rename the 3D calibration videos in camera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s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1, 2, 3 as “ca-1.mp4”, “ca-2.mp4” and “ca-3.mp4”.</w:t>
      </w:r>
    </w:p>
    <w:p w14:paraId="24EF2957" w14:textId="77777777" w:rsidR="003A6F01" w:rsidRPr="00962A58" w:rsidRDefault="003A6F01" w:rsidP="00962A58">
      <w:pPr>
        <w:rPr>
          <w:rFonts w:eastAsia="DengXian"/>
          <w:highlight w:val="yellow"/>
        </w:rPr>
      </w:pPr>
    </w:p>
    <w:p w14:paraId="0611B232" w14:textId="32C296A2" w:rsidR="003A6F01" w:rsidRPr="00962A58" w:rsidRDefault="003A6F01" w:rsidP="00962A58">
      <w:pPr>
        <w:pStyle w:val="ListParagraph"/>
        <w:numPr>
          <w:ilvl w:val="1"/>
          <w:numId w:val="23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Synchronize all manipulation videos in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the video editing software (e.g.,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Adobe premiere pro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)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and export them named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 as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“lifting-thrusting-1.avi”, “lifting-thrusting-2.avi”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,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“lifting-thrusting-3.avi”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,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“twirling-1.avi”, “twirling-2.avi” and “twirling-3.avi”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,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respectively. </w:t>
      </w:r>
    </w:p>
    <w:p w14:paraId="6FEDD57E" w14:textId="77777777" w:rsidR="003A6F01" w:rsidRPr="00962A58" w:rsidRDefault="003A6F01" w:rsidP="00962A58">
      <w:pPr>
        <w:rPr>
          <w:rFonts w:eastAsia="DengXian"/>
        </w:rPr>
      </w:pPr>
    </w:p>
    <w:p w14:paraId="63768A6F" w14:textId="12C20CEB" w:rsidR="003A6F01" w:rsidRPr="00962A58" w:rsidRDefault="003A6F01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</w:rPr>
      </w:pPr>
      <w:r w:rsidRPr="00962A58">
        <w:rPr>
          <w:rFonts w:ascii="Calibri" w:eastAsia="DengXian" w:hAnsi="Calibri" w:cs="Calibri"/>
          <w:sz w:val="24"/>
          <w:szCs w:val="24"/>
        </w:rPr>
        <w:t xml:space="preserve">NOTE: </w:t>
      </w:r>
      <w:r w:rsidR="001D5E5A" w:rsidRPr="00962A58">
        <w:rPr>
          <w:rFonts w:ascii="Calibri" w:eastAsia="DengXian" w:hAnsi="Calibri" w:cs="Calibri"/>
          <w:sz w:val="24"/>
          <w:szCs w:val="24"/>
        </w:rPr>
        <w:t xml:space="preserve">Refer to 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</w:rPr>
        <w:t xml:space="preserve">Supplementary File 1 </w:t>
      </w:r>
      <w:r w:rsidR="001D5E5A" w:rsidRPr="00962A58">
        <w:rPr>
          <w:rFonts w:ascii="Calibri" w:eastAsia="DengXian" w:hAnsi="Calibri" w:cs="Calibri"/>
          <w:sz w:val="24"/>
          <w:szCs w:val="24"/>
        </w:rPr>
        <w:t>for t</w:t>
      </w:r>
      <w:r w:rsidRPr="00962A58">
        <w:rPr>
          <w:rFonts w:ascii="Calibri" w:eastAsia="DengXian" w:hAnsi="Calibri" w:cs="Calibri"/>
          <w:sz w:val="24"/>
          <w:szCs w:val="24"/>
        </w:rPr>
        <w:t>he video synchronization</w:t>
      </w:r>
      <w:r w:rsidR="001D5E5A" w:rsidRPr="00962A58">
        <w:rPr>
          <w:rFonts w:ascii="Calibri" w:eastAsia="DengXian" w:hAnsi="Calibri" w:cs="Calibri"/>
          <w:sz w:val="24"/>
          <w:szCs w:val="24"/>
        </w:rPr>
        <w:t xml:space="preserve"> instructions</w:t>
      </w:r>
      <w:r w:rsidRPr="00962A58">
        <w:rPr>
          <w:rFonts w:ascii="Calibri" w:eastAsia="DengXian" w:hAnsi="Calibri" w:cs="Calibri"/>
          <w:sz w:val="24"/>
          <w:szCs w:val="24"/>
        </w:rPr>
        <w:t xml:space="preserve"> </w:t>
      </w:r>
      <w:r w:rsidR="008174E7">
        <w:rPr>
          <w:rFonts w:ascii="Calibri" w:eastAsia="DengXian" w:hAnsi="Calibri" w:cs="Calibri"/>
          <w:sz w:val="24"/>
          <w:szCs w:val="24"/>
        </w:rPr>
        <w:t>of</w:t>
      </w:r>
      <w:r w:rsidR="008174E7" w:rsidRPr="00962A58">
        <w:rPr>
          <w:rFonts w:ascii="Calibri" w:eastAsia="DengXian" w:hAnsi="Calibri" w:cs="Calibri"/>
          <w:sz w:val="24"/>
          <w:szCs w:val="24"/>
        </w:rPr>
        <w:t xml:space="preserve"> </w:t>
      </w:r>
      <w:r w:rsidR="001D5E5A" w:rsidRPr="00962A58">
        <w:rPr>
          <w:rFonts w:ascii="Calibri" w:eastAsia="DengXian" w:hAnsi="Calibri" w:cs="Calibri"/>
          <w:sz w:val="24"/>
          <w:szCs w:val="24"/>
        </w:rPr>
        <w:t>the video editing software used in this study</w:t>
      </w:r>
      <w:r w:rsidRPr="00962A58">
        <w:rPr>
          <w:rFonts w:ascii="Calibri" w:eastAsia="DengXian" w:hAnsi="Calibri" w:cs="Calibri"/>
          <w:sz w:val="24"/>
          <w:szCs w:val="24"/>
        </w:rPr>
        <w:t>.</w:t>
      </w:r>
    </w:p>
    <w:p w14:paraId="7DA25C63" w14:textId="77777777" w:rsidR="003A6F01" w:rsidRPr="00962A58" w:rsidRDefault="003A6F01" w:rsidP="00962A58">
      <w:pPr>
        <w:pStyle w:val="ListParagraph"/>
        <w:ind w:firstLineChars="0" w:firstLine="0"/>
        <w:rPr>
          <w:rFonts w:ascii="Calibri" w:eastAsia="DengXian" w:hAnsi="Calibri" w:cs="Calibri"/>
          <w:b/>
          <w:bCs/>
          <w:sz w:val="24"/>
          <w:szCs w:val="24"/>
          <w:highlight w:val="yellow"/>
        </w:rPr>
      </w:pPr>
    </w:p>
    <w:p w14:paraId="2F17EC98" w14:textId="4288837C" w:rsidR="001D5E5A" w:rsidRPr="00962A58" w:rsidRDefault="0061032B" w:rsidP="00962A58">
      <w:pPr>
        <w:pStyle w:val="ListParagraph"/>
        <w:numPr>
          <w:ilvl w:val="0"/>
          <w:numId w:val="32"/>
        </w:numPr>
        <w:ind w:left="0" w:firstLineChars="0" w:firstLine="0"/>
        <w:rPr>
          <w:rFonts w:ascii="Calibri" w:eastAsia="DengXian" w:hAnsi="Calibri" w:cs="Calibri"/>
          <w:b/>
          <w:bCs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Project configuration of</w:t>
      </w:r>
      <w:r w:rsidR="001D5E5A" w:rsidRPr="00962A58">
        <w:rPr>
          <w:b/>
          <w:bCs/>
          <w:highlight w:val="yellow"/>
        </w:rPr>
        <w:t xml:space="preserve"> 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Simi Reality Motion System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 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(motion capture and analysis software).</w:t>
      </w:r>
      <w:r w:rsidR="001D5E5A" w:rsidRPr="00962A58" w:rsidDel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 </w:t>
      </w:r>
    </w:p>
    <w:p w14:paraId="11879124" w14:textId="77777777" w:rsidR="008B6A1D" w:rsidRPr="00962A58" w:rsidRDefault="008B6A1D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</w:p>
    <w:p w14:paraId="0B4EB54B" w14:textId="6C17377C" w:rsidR="00C76281" w:rsidRPr="00962A58" w:rsidRDefault="00C76281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Open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the </w:t>
      </w:r>
      <w:r w:rsidR="001D5E5A" w:rsidRPr="00962A58">
        <w:rPr>
          <w:rFonts w:ascii="Calibri" w:eastAsia="DengXian" w:hAnsi="Calibri" w:cs="Calibri"/>
          <w:sz w:val="24"/>
          <w:szCs w:val="24"/>
          <w:highlight w:val="yellow"/>
        </w:rPr>
        <w:t>motion capture and analysis software</w:t>
      </w:r>
      <w:r w:rsidR="00D735CC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and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D735CC" w:rsidRPr="00962A58">
        <w:rPr>
          <w:rFonts w:ascii="Calibri" w:eastAsia="DengXian" w:hAnsi="Calibri" w:cs="Calibri"/>
          <w:sz w:val="24"/>
          <w:szCs w:val="24"/>
          <w:highlight w:val="yellow"/>
        </w:rPr>
        <w:t>c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hoose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Create a 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New Project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.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S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et the project name in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Project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L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abel</w:t>
      </w:r>
      <w:r w:rsidR="001D5E5A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3F4AF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and click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Create and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S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ave</w:t>
      </w:r>
      <w:r w:rsidR="001D5E5A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3F4AF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to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save the project in the designated disk.</w:t>
      </w:r>
    </w:p>
    <w:p w14:paraId="6DDF8E77" w14:textId="77777777" w:rsidR="008B6A1D" w:rsidRPr="00962A58" w:rsidRDefault="008B6A1D" w:rsidP="00962A58">
      <w:pPr>
        <w:rPr>
          <w:rFonts w:eastAsia="DengXian"/>
          <w:kern w:val="2"/>
          <w:highlight w:val="yellow"/>
          <w:lang w:eastAsia="zh-CN"/>
        </w:rPr>
      </w:pPr>
    </w:p>
    <w:p w14:paraId="607748EA" w14:textId="0FAAC042" w:rsidR="002045F7" w:rsidRPr="00962A58" w:rsidRDefault="00C76281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Choose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Specification</w:t>
      </w:r>
      <w:r w:rsidR="00167365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&gt;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Points</w:t>
      </w:r>
      <w:r w:rsidR="00167365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&gt;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R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ight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/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L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eft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H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and</w:t>
      </w:r>
      <w:r w:rsidR="001D5E5A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and drag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the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above tracking points from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 </w:t>
      </w:r>
      <w:r w:rsidR="001D5E5A" w:rsidRPr="00962A58">
        <w:rPr>
          <w:rFonts w:ascii="Calibri" w:eastAsia="DengXian" w:hAnsi="Calibri" w:cs="Calibri"/>
          <w:sz w:val="24"/>
          <w:szCs w:val="24"/>
          <w:highlight w:val="yellow"/>
        </w:rPr>
        <w:t>the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Predefined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P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oints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box into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 </w:t>
      </w:r>
      <w:r w:rsidR="001D5E5A" w:rsidRPr="00962A58">
        <w:rPr>
          <w:rFonts w:ascii="Calibri" w:eastAsia="DengXian" w:hAnsi="Calibri" w:cs="Calibri"/>
          <w:sz w:val="24"/>
          <w:szCs w:val="24"/>
          <w:highlight w:val="yellow"/>
        </w:rPr>
        <w:t>the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Used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P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oints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box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, </w:t>
      </w:r>
      <w:r w:rsidR="002045F7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F9170B" w:rsidRPr="00962A58">
        <w:rPr>
          <w:rFonts w:ascii="Calibri" w:eastAsia="DengXian" w:hAnsi="Calibri" w:cs="Calibri"/>
          <w:sz w:val="24"/>
          <w:szCs w:val="24"/>
          <w:highlight w:val="yellow"/>
        </w:rPr>
        <w:t>then c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>lick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 on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the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Close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button to continue.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</w:p>
    <w:p w14:paraId="03FCF03A" w14:textId="77777777" w:rsidR="0052391E" w:rsidRPr="00962A58" w:rsidRDefault="0052391E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</w:rPr>
      </w:pPr>
    </w:p>
    <w:p w14:paraId="658DAD73" w14:textId="70357E79" w:rsidR="00C76281" w:rsidRPr="00962A58" w:rsidRDefault="002045F7" w:rsidP="00962A58">
      <w:pPr>
        <w:rPr>
          <w:rFonts w:eastAsia="DengXian"/>
        </w:rPr>
      </w:pPr>
      <w:r w:rsidRPr="00962A58">
        <w:rPr>
          <w:rFonts w:eastAsia="DengXian"/>
        </w:rPr>
        <w:t>NOTE:</w:t>
      </w:r>
      <w:r w:rsidR="001D5E5A" w:rsidRPr="00962A58">
        <w:rPr>
          <w:rFonts w:eastAsia="DengXian"/>
        </w:rPr>
        <w:t xml:space="preserve"> </w:t>
      </w:r>
      <w:r w:rsidR="007D19BC" w:rsidRPr="00962A58">
        <w:rPr>
          <w:rFonts w:eastAsia="DengXian"/>
        </w:rPr>
        <w:t xml:space="preserve">All the following steps take the tracking points of </w:t>
      </w:r>
      <w:r w:rsidR="001D5E5A" w:rsidRPr="00962A58">
        <w:rPr>
          <w:rFonts w:eastAsia="DengXian"/>
        </w:rPr>
        <w:t xml:space="preserve">the </w:t>
      </w:r>
      <w:r w:rsidR="007D19BC" w:rsidRPr="00962A58">
        <w:rPr>
          <w:rFonts w:eastAsia="DengXian"/>
        </w:rPr>
        <w:t>right hand as an example.</w:t>
      </w:r>
    </w:p>
    <w:p w14:paraId="30A6D6F5" w14:textId="77777777" w:rsidR="008B6A1D" w:rsidRPr="00962A58" w:rsidRDefault="008B6A1D" w:rsidP="00962A58">
      <w:pPr>
        <w:rPr>
          <w:rFonts w:eastAsia="DengXian"/>
          <w:kern w:val="2"/>
          <w:highlight w:val="yellow"/>
          <w:lang w:eastAsia="zh-CN"/>
        </w:rPr>
      </w:pPr>
    </w:p>
    <w:p w14:paraId="193B06A0" w14:textId="6BE0D40A" w:rsidR="00801A64" w:rsidRPr="00962A58" w:rsidRDefault="007D19BC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Choose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Specification</w:t>
      </w:r>
      <w:r w:rsidR="00167365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&gt;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Connections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and click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 on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New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C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onnection</w:t>
      </w:r>
      <w:r w:rsidR="001D5E5A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</w:p>
    <w:p w14:paraId="77FD3D0A" w14:textId="77777777" w:rsidR="0052391E" w:rsidRPr="00962A58" w:rsidRDefault="0052391E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</w:p>
    <w:p w14:paraId="7931B5E7" w14:textId="1F5785C9" w:rsidR="00801A64" w:rsidRPr="00962A58" w:rsidRDefault="00801A64" w:rsidP="00962A58">
      <w:pPr>
        <w:pStyle w:val="ListParagraph"/>
        <w:numPr>
          <w:ilvl w:val="2"/>
          <w:numId w:val="25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>I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>nput connection name “forefinger III right”</w:t>
      </w:r>
      <w:r w:rsidR="003469F6" w:rsidRPr="00962A58">
        <w:rPr>
          <w:rFonts w:ascii="Calibri" w:eastAsia="DengXian" w:hAnsi="Calibri" w:cs="Calibri"/>
          <w:sz w:val="24"/>
          <w:szCs w:val="24"/>
          <w:highlight w:val="yellow"/>
        </w:rPr>
        <w:t>.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3469F6" w:rsidRPr="00962A58">
        <w:rPr>
          <w:rFonts w:ascii="Calibri" w:eastAsia="DengXian" w:hAnsi="Calibri" w:cs="Calibri"/>
          <w:sz w:val="24"/>
          <w:szCs w:val="24"/>
          <w:highlight w:val="yellow"/>
        </w:rPr>
        <w:t>S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elect “forefinger </w:t>
      </w:r>
      <w:r w:rsidR="007D19BC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>middle joint</w:t>
      </w:r>
      <w:r w:rsidR="003469F6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right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” as the </w:t>
      </w:r>
      <w:r w:rsidR="007D19BC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Starting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P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oint</w:t>
      </w:r>
      <w:r w:rsidR="001D5E5A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and </w:t>
      </w:r>
      <w:r w:rsidR="007D19BC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Line to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3469F6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the point 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>“forefinger tip</w:t>
      </w:r>
      <w:r w:rsidR="003469F6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right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>”</w:t>
      </w:r>
      <w:r w:rsidR="00A206EE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in the same window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</w:p>
    <w:p w14:paraId="66300DE9" w14:textId="77777777" w:rsidR="0052391E" w:rsidRPr="00962A58" w:rsidRDefault="0052391E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</w:p>
    <w:p w14:paraId="512219A5" w14:textId="7BB4352D" w:rsidR="007D19BC" w:rsidRPr="00962A58" w:rsidRDefault="00801A64" w:rsidP="00962A58">
      <w:pPr>
        <w:pStyle w:val="ListParagraph"/>
        <w:numPr>
          <w:ilvl w:val="2"/>
          <w:numId w:val="25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>C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>lick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 on</w:t>
      </w:r>
      <w:r w:rsidR="00002457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the</w:t>
      </w:r>
      <w:r w:rsidR="003469F6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3469F6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Apply</w:t>
      </w:r>
      <w:r w:rsidR="003469F6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and </w:t>
      </w:r>
      <w:r w:rsidR="003469F6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Close</w:t>
      </w:r>
      <w:r w:rsidR="00002457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 </w:t>
      </w:r>
      <w:r w:rsidR="00002457" w:rsidRPr="00962A58">
        <w:rPr>
          <w:rFonts w:ascii="Calibri" w:eastAsia="DengXian" w:hAnsi="Calibri" w:cs="Calibri"/>
          <w:sz w:val="24"/>
          <w:szCs w:val="24"/>
          <w:highlight w:val="yellow"/>
        </w:rPr>
        <w:t>buttons</w:t>
      </w:r>
      <w:r w:rsidR="003469F6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to finish the establishment of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the </w:t>
      </w:r>
      <w:r w:rsidR="003469F6" w:rsidRPr="00962A58">
        <w:rPr>
          <w:rFonts w:ascii="Calibri" w:eastAsia="DengXian" w:hAnsi="Calibri" w:cs="Calibri"/>
          <w:sz w:val="24"/>
          <w:szCs w:val="24"/>
          <w:highlight w:val="yellow"/>
        </w:rPr>
        <w:t>connection</w:t>
      </w:r>
      <w:r w:rsidR="007D19BC" w:rsidRPr="00962A58">
        <w:rPr>
          <w:rFonts w:ascii="Calibri" w:eastAsia="DengXian" w:hAnsi="Calibri" w:cs="Calibri"/>
          <w:sz w:val="24"/>
          <w:szCs w:val="24"/>
          <w:highlight w:val="yellow"/>
        </w:rPr>
        <w:t>.</w:t>
      </w:r>
    </w:p>
    <w:p w14:paraId="547AD25E" w14:textId="77777777" w:rsidR="008B6A1D" w:rsidRPr="00962A58" w:rsidRDefault="008B6A1D" w:rsidP="00962A58">
      <w:pPr>
        <w:rPr>
          <w:rFonts w:eastAsia="DengXian"/>
          <w:kern w:val="2"/>
          <w:highlight w:val="yellow"/>
          <w:lang w:eastAsia="zh-CN"/>
        </w:rPr>
      </w:pPr>
    </w:p>
    <w:p w14:paraId="48F53B7A" w14:textId="39984CE5" w:rsidR="00801A64" w:rsidRPr="00962A58" w:rsidRDefault="0087145B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Add and rename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the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camera groups </w:t>
      </w:r>
    </w:p>
    <w:p w14:paraId="1B0BA9CE" w14:textId="77777777" w:rsidR="0052391E" w:rsidRPr="00962A58" w:rsidRDefault="0052391E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</w:p>
    <w:p w14:paraId="56EC186F" w14:textId="1423CCF0" w:rsidR="00801A64" w:rsidRPr="00962A58" w:rsidRDefault="00E959BF" w:rsidP="00962A58">
      <w:pPr>
        <w:pStyle w:val="ListParagraph"/>
        <w:numPr>
          <w:ilvl w:val="2"/>
          <w:numId w:val="26"/>
        </w:numPr>
        <w:ind w:left="0" w:firstLineChars="0" w:firstLine="0"/>
        <w:rPr>
          <w:rFonts w:ascii="Calibri" w:eastAsia="DengXian" w:hAnsi="Calibri" w:cs="Calibri"/>
          <w:b/>
          <w:bCs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>Right-click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 on</w:t>
      </w:r>
      <w:r w:rsidRPr="00962A58" w:rsidDel="00E959BF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87145B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Cameras</w:t>
      </w:r>
      <w:r w:rsidR="00167365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&gt; </w:t>
      </w:r>
      <w:r w:rsidR="00C76281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Add 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Camera G</w:t>
      </w:r>
      <w:r w:rsidR="00C76281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roup</w:t>
      </w:r>
      <w:r w:rsidR="00801A64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87145B" w:rsidRPr="00962A58">
        <w:rPr>
          <w:rFonts w:ascii="Calibri" w:eastAsia="DengXian" w:hAnsi="Calibri" w:cs="Calibri"/>
          <w:sz w:val="24"/>
          <w:szCs w:val="24"/>
          <w:highlight w:val="yellow"/>
        </w:rPr>
        <w:t>to</w:t>
      </w:r>
      <w:r w:rsidR="00965A7B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add new camera groups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.</w:t>
      </w:r>
    </w:p>
    <w:p w14:paraId="557EA6D9" w14:textId="77777777" w:rsidR="0052391E" w:rsidRPr="00962A58" w:rsidRDefault="0052391E" w:rsidP="00962A58">
      <w:pPr>
        <w:pStyle w:val="ListParagraph"/>
        <w:ind w:firstLineChars="0" w:firstLine="0"/>
        <w:rPr>
          <w:rFonts w:ascii="Calibri" w:eastAsia="DengXian" w:hAnsi="Calibri" w:cs="Calibri"/>
          <w:b/>
          <w:bCs/>
          <w:sz w:val="24"/>
          <w:szCs w:val="24"/>
          <w:highlight w:val="yellow"/>
        </w:rPr>
      </w:pPr>
    </w:p>
    <w:p w14:paraId="57DAE217" w14:textId="3C79D4AD" w:rsidR="00EB4187" w:rsidRPr="00962A58" w:rsidRDefault="00965A7B" w:rsidP="00962A58">
      <w:pPr>
        <w:pStyle w:val="ListParagraph"/>
        <w:numPr>
          <w:ilvl w:val="2"/>
          <w:numId w:val="26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Right-click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on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Cameras</w:t>
      </w:r>
      <w:r w:rsidR="00167365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&gt; 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Rename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to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r</w:t>
      </w:r>
      <w:r w:rsidR="00E959BF" w:rsidRPr="00962A58">
        <w:rPr>
          <w:rFonts w:ascii="Calibri" w:eastAsia="DengXian" w:hAnsi="Calibri" w:cs="Calibri"/>
          <w:sz w:val="24"/>
          <w:szCs w:val="24"/>
          <w:highlight w:val="yellow"/>
        </w:rPr>
        <w:t>e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>name</w:t>
      </w:r>
      <w:r w:rsidR="00E959BF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the </w:t>
      </w:r>
      <w:r w:rsidR="00E959BF" w:rsidRPr="00962A58">
        <w:rPr>
          <w:rFonts w:ascii="Calibri" w:eastAsia="DengXian" w:hAnsi="Calibri" w:cs="Calibri"/>
          <w:sz w:val="24"/>
          <w:szCs w:val="24"/>
          <w:highlight w:val="yellow"/>
        </w:rPr>
        <w:t>camera group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s</w:t>
      </w:r>
      <w:r w:rsidR="00E959BF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as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“lifting-thrusting camera group” and 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>“twirling camera group”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,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respectively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. </w:t>
      </w:r>
    </w:p>
    <w:p w14:paraId="39492700" w14:textId="77777777" w:rsidR="008B6A1D" w:rsidRPr="00962A58" w:rsidRDefault="008B6A1D" w:rsidP="00962A58">
      <w:pPr>
        <w:rPr>
          <w:rFonts w:eastAsia="DengXian"/>
          <w:kern w:val="2"/>
          <w:highlight w:val="yellow"/>
          <w:lang w:eastAsia="zh-CN"/>
        </w:rPr>
      </w:pPr>
    </w:p>
    <w:p w14:paraId="727539B0" w14:textId="28E0C13F" w:rsidR="002045F7" w:rsidRPr="00962A58" w:rsidRDefault="00404BA3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>Right-click</w:t>
      </w:r>
      <w:r w:rsidRPr="00962A58" w:rsidDel="00404BA3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on the 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Lifting-Thrusting Camera Group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167365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&gt; </w:t>
      </w:r>
      <w:r w:rsidR="00C76281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Add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C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amera</w:t>
      </w:r>
    </w:p>
    <w:p w14:paraId="4245A710" w14:textId="77777777" w:rsidR="0052391E" w:rsidRPr="00962A58" w:rsidRDefault="0052391E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</w:p>
    <w:p w14:paraId="39CCDF63" w14:textId="469F82D6" w:rsidR="002045F7" w:rsidRPr="00962A58" w:rsidRDefault="002045F7" w:rsidP="00962A58">
      <w:pPr>
        <w:pStyle w:val="ListParagraph"/>
        <w:numPr>
          <w:ilvl w:val="2"/>
          <w:numId w:val="27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>C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>lick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on 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the </w:t>
      </w:r>
      <w:r w:rsidR="00C76281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Select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F</w:t>
      </w:r>
      <w:r w:rsidR="00C76281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ile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button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in the </w:t>
      </w:r>
      <w:r w:rsidR="00EB4187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Tracking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box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.</w:t>
      </w:r>
    </w:p>
    <w:p w14:paraId="500F9F0B" w14:textId="77777777" w:rsidR="0052391E" w:rsidRPr="00962A58" w:rsidRDefault="0052391E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</w:p>
    <w:p w14:paraId="5DFBF219" w14:textId="1B9BEBCF" w:rsidR="002045F7" w:rsidRPr="00962A58" w:rsidRDefault="002045F7" w:rsidP="00962A58">
      <w:pPr>
        <w:pStyle w:val="ListParagraph"/>
        <w:numPr>
          <w:ilvl w:val="2"/>
          <w:numId w:val="27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lastRenderedPageBreak/>
        <w:t>C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>lick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 on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EB4187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Open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E</w:t>
      </w:r>
      <w:r w:rsidR="00EB4187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xisting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F</w:t>
      </w:r>
      <w:r w:rsidR="00EB4187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ile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and 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>select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the</w:t>
      </w:r>
      <w:r w:rsidR="00404BA3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operation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video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“lifting-thrusting-1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>.avi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>”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in the next window</w:t>
      </w:r>
      <w:r w:rsidR="00BC3921" w:rsidRPr="00962A58">
        <w:rPr>
          <w:rFonts w:ascii="Calibri" w:eastAsia="DengXian" w:hAnsi="Calibri" w:cs="Calibri"/>
          <w:sz w:val="24"/>
          <w:szCs w:val="24"/>
          <w:highlight w:val="yellow"/>
        </w:rPr>
        <w:t>, then c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>lick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 on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C76281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Apply 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to </w:t>
      </w:r>
      <w:r w:rsidR="00404BA3" w:rsidRPr="00962A58">
        <w:rPr>
          <w:rFonts w:ascii="Calibri" w:eastAsia="DengXian" w:hAnsi="Calibri" w:cs="Calibri"/>
          <w:sz w:val="24"/>
          <w:szCs w:val="24"/>
          <w:highlight w:val="yellow"/>
        </w:rPr>
        <w:t>finish video import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. </w:t>
      </w:r>
    </w:p>
    <w:p w14:paraId="38F85C88" w14:textId="77777777" w:rsidR="0052391E" w:rsidRPr="00962A58" w:rsidRDefault="0052391E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</w:p>
    <w:p w14:paraId="04821DB7" w14:textId="663C0014" w:rsidR="00404BA3" w:rsidRPr="00962A58" w:rsidRDefault="00404BA3" w:rsidP="00962A58">
      <w:pPr>
        <w:pStyle w:val="ListParagraph"/>
        <w:numPr>
          <w:ilvl w:val="2"/>
          <w:numId w:val="27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Similar to the above </w:t>
      </w:r>
      <w:r w:rsidR="00606295" w:rsidRPr="00962A58">
        <w:rPr>
          <w:rFonts w:ascii="Calibri" w:eastAsia="DengXian" w:hAnsi="Calibri" w:cs="Calibri"/>
          <w:sz w:val="24"/>
          <w:szCs w:val="24"/>
          <w:highlight w:val="yellow"/>
        </w:rPr>
        <w:t>actions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,</w:t>
      </w:r>
      <w:r w:rsidRPr="00962A58" w:rsidDel="00404BA3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1022BA" w:rsidRPr="00962A58">
        <w:rPr>
          <w:rFonts w:ascii="Calibri" w:eastAsia="DengXian" w:hAnsi="Calibri" w:cs="Calibri"/>
          <w:sz w:val="24"/>
          <w:szCs w:val="24"/>
          <w:highlight w:val="yellow"/>
        </w:rPr>
        <w:t>c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lick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 on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C76281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Select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F</w:t>
      </w:r>
      <w:r w:rsidR="00C76281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ile 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>in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the</w:t>
      </w:r>
      <w:r w:rsidR="00C76281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 3D </w:t>
      </w:r>
      <w:r w:rsidR="001D5E5A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C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 xml:space="preserve">alibration </w:t>
      </w:r>
      <w:r w:rsidR="00EB4187" w:rsidRPr="00962A58">
        <w:rPr>
          <w:rFonts w:ascii="Calibri" w:eastAsia="DengXian" w:hAnsi="Calibri" w:cs="Calibri"/>
          <w:sz w:val="24"/>
          <w:szCs w:val="24"/>
          <w:highlight w:val="yellow"/>
        </w:rPr>
        <w:t>box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,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and import</w:t>
      </w:r>
      <w:r w:rsidR="001022BA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the </w:t>
      </w:r>
      <w:r w:rsidR="001022BA" w:rsidRPr="00962A58">
        <w:rPr>
          <w:rFonts w:ascii="Calibri" w:eastAsia="DengXian" w:hAnsi="Calibri" w:cs="Calibri"/>
          <w:sz w:val="24"/>
          <w:szCs w:val="24"/>
          <w:highlight w:val="yellow"/>
        </w:rPr>
        <w:t>corresponding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calibration video “ca-1.</w:t>
      </w:r>
      <w:r w:rsidR="00943547" w:rsidRPr="00962A58">
        <w:rPr>
          <w:rFonts w:ascii="Calibri" w:eastAsia="DengXian" w:hAnsi="Calibri" w:cs="Calibri"/>
          <w:sz w:val="24"/>
          <w:szCs w:val="24"/>
          <w:highlight w:val="yellow"/>
        </w:rPr>
        <w:t>mp4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”.</w:t>
      </w:r>
    </w:p>
    <w:p w14:paraId="5E0B07B5" w14:textId="77777777" w:rsidR="008B6A1D" w:rsidRPr="00962A58" w:rsidRDefault="008B6A1D" w:rsidP="00962A58">
      <w:pPr>
        <w:rPr>
          <w:rFonts w:eastAsia="DengXian"/>
          <w:kern w:val="2"/>
          <w:highlight w:val="yellow"/>
          <w:lang w:eastAsia="zh-CN"/>
        </w:rPr>
      </w:pPr>
    </w:p>
    <w:p w14:paraId="2E5F2AF1" w14:textId="5EBF68F7" w:rsidR="004F38FC" w:rsidRPr="00962A58" w:rsidRDefault="001022BA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>According to step 3.</w:t>
      </w:r>
      <w:r w:rsidR="00606295" w:rsidRPr="00962A58">
        <w:rPr>
          <w:rFonts w:ascii="Calibri" w:eastAsia="DengXian" w:hAnsi="Calibri" w:cs="Calibri"/>
          <w:sz w:val="24"/>
          <w:szCs w:val="24"/>
          <w:highlight w:val="yellow"/>
        </w:rPr>
        <w:t>5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, continue to import the operation videos “lifting-thrusting-2.avi” and “lifting-thrusting-3.avi”,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and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their corresponding calibration videos “ca-2.</w:t>
      </w:r>
      <w:r w:rsidR="00273306" w:rsidRPr="00962A58">
        <w:rPr>
          <w:rFonts w:ascii="Calibri" w:eastAsia="DengXian" w:hAnsi="Calibri" w:cs="Calibri"/>
          <w:sz w:val="24"/>
          <w:szCs w:val="24"/>
          <w:highlight w:val="yellow"/>
        </w:rPr>
        <w:t>mp4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” and “ca-3.</w:t>
      </w:r>
      <w:r w:rsidR="00273306" w:rsidRPr="00962A58">
        <w:rPr>
          <w:rFonts w:ascii="Calibri" w:eastAsia="DengXian" w:hAnsi="Calibri" w:cs="Calibri"/>
          <w:sz w:val="24"/>
          <w:szCs w:val="24"/>
          <w:highlight w:val="yellow"/>
        </w:rPr>
        <w:t>mp4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” in the 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Lifting-Thrusting Camera Group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, respectively. </w:t>
      </w:r>
    </w:p>
    <w:p w14:paraId="34E05C8E" w14:textId="77777777" w:rsidR="0052391E" w:rsidRPr="00962A58" w:rsidRDefault="0052391E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</w:rPr>
      </w:pPr>
    </w:p>
    <w:p w14:paraId="6D289FD9" w14:textId="352EE20B" w:rsidR="00404BA3" w:rsidRPr="00962A58" w:rsidRDefault="004F38FC" w:rsidP="00962A58">
      <w:pPr>
        <w:pStyle w:val="ListParagraph"/>
        <w:ind w:firstLineChars="0" w:firstLine="0"/>
        <w:rPr>
          <w:rFonts w:ascii="Calibri" w:eastAsia="DengXian" w:hAnsi="Calibri" w:cs="Calibri"/>
          <w:sz w:val="24"/>
          <w:szCs w:val="24"/>
        </w:rPr>
      </w:pPr>
      <w:r w:rsidRPr="00962A58">
        <w:rPr>
          <w:rFonts w:ascii="Calibri" w:eastAsia="DengXian" w:hAnsi="Calibri" w:cs="Calibri"/>
          <w:sz w:val="24"/>
          <w:szCs w:val="24"/>
        </w:rPr>
        <w:t>NOTE:</w:t>
      </w:r>
      <w:r w:rsidR="001D5E5A" w:rsidRPr="00962A58">
        <w:rPr>
          <w:rFonts w:ascii="Calibri" w:eastAsia="DengXian" w:hAnsi="Calibri" w:cs="Calibri"/>
          <w:sz w:val="24"/>
          <w:szCs w:val="24"/>
        </w:rPr>
        <w:t xml:space="preserve"> There </w:t>
      </w:r>
      <w:r w:rsidR="001022BA" w:rsidRPr="00962A58">
        <w:rPr>
          <w:rFonts w:ascii="Calibri" w:eastAsia="DengXian" w:hAnsi="Calibri" w:cs="Calibri"/>
          <w:sz w:val="24"/>
          <w:szCs w:val="24"/>
        </w:rPr>
        <w:t xml:space="preserve">should be 3 cameras in the 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</w:rPr>
        <w:t xml:space="preserve">Lifting-Thrusting Camera Group </w:t>
      </w:r>
      <w:r w:rsidR="001022BA" w:rsidRPr="00962A58">
        <w:rPr>
          <w:rFonts w:ascii="Calibri" w:eastAsia="DengXian" w:hAnsi="Calibri" w:cs="Calibri"/>
          <w:sz w:val="24"/>
          <w:szCs w:val="24"/>
        </w:rPr>
        <w:t xml:space="preserve">in </w:t>
      </w:r>
      <w:r w:rsidR="00B81BAA" w:rsidRPr="00962A58">
        <w:rPr>
          <w:rFonts w:ascii="Calibri" w:eastAsia="DengXian" w:hAnsi="Calibri" w:cs="Calibri"/>
          <w:sz w:val="24"/>
          <w:szCs w:val="24"/>
        </w:rPr>
        <w:t xml:space="preserve">the project window after </w:t>
      </w:r>
      <w:r w:rsidR="00BD6730" w:rsidRPr="00962A58">
        <w:rPr>
          <w:rFonts w:ascii="Calibri" w:eastAsia="DengXian" w:hAnsi="Calibri" w:cs="Calibri"/>
          <w:sz w:val="24"/>
          <w:szCs w:val="24"/>
        </w:rPr>
        <w:t>s</w:t>
      </w:r>
      <w:r w:rsidR="00BD6730">
        <w:rPr>
          <w:rFonts w:ascii="Calibri" w:eastAsia="DengXian" w:hAnsi="Calibri" w:cs="Calibri"/>
          <w:sz w:val="24"/>
          <w:szCs w:val="24"/>
        </w:rPr>
        <w:t>ections</w:t>
      </w:r>
      <w:r w:rsidR="00BD6730" w:rsidRPr="00962A58">
        <w:rPr>
          <w:rFonts w:ascii="Calibri" w:eastAsia="DengXian" w:hAnsi="Calibri" w:cs="Calibri"/>
          <w:sz w:val="24"/>
          <w:szCs w:val="24"/>
        </w:rPr>
        <w:t xml:space="preserve"> </w:t>
      </w:r>
      <w:r w:rsidR="00B81BAA" w:rsidRPr="00962A58">
        <w:rPr>
          <w:rFonts w:ascii="Calibri" w:eastAsia="DengXian" w:hAnsi="Calibri" w:cs="Calibri"/>
          <w:sz w:val="24"/>
          <w:szCs w:val="24"/>
        </w:rPr>
        <w:t>3.4 and 3.5.</w:t>
      </w:r>
    </w:p>
    <w:p w14:paraId="20AAADDF" w14:textId="77777777" w:rsidR="008B6A1D" w:rsidRPr="00962A58" w:rsidRDefault="008B6A1D" w:rsidP="00962A58">
      <w:pPr>
        <w:rPr>
          <w:rFonts w:eastAsia="DengXian"/>
          <w:kern w:val="2"/>
          <w:highlight w:val="yellow"/>
          <w:lang w:eastAsia="zh-CN"/>
        </w:rPr>
      </w:pPr>
    </w:p>
    <w:p w14:paraId="56A4185C" w14:textId="2FFFF2C0" w:rsidR="00C76281" w:rsidRPr="00962A58" w:rsidRDefault="00325169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eastAsia="DengXian" w:hAnsi="Calibri" w:cs="Calibri"/>
          <w:sz w:val="24"/>
          <w:szCs w:val="24"/>
          <w:highlight w:val="yellow"/>
        </w:rPr>
      </w:pPr>
      <w:r w:rsidRPr="00962A58">
        <w:rPr>
          <w:rFonts w:ascii="Calibri" w:eastAsia="DengXian" w:hAnsi="Calibri" w:cs="Calibri"/>
          <w:sz w:val="24"/>
          <w:szCs w:val="24"/>
          <w:highlight w:val="yellow"/>
        </w:rPr>
        <w:t>According to step</w:t>
      </w:r>
      <w:r w:rsidR="00D43FD7" w:rsidRPr="00962A58">
        <w:rPr>
          <w:rFonts w:ascii="Calibri" w:eastAsia="DengXian" w:hAnsi="Calibri" w:cs="Calibri"/>
          <w:sz w:val="24"/>
          <w:szCs w:val="24"/>
          <w:highlight w:val="yellow"/>
        </w:rPr>
        <w:t>s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3.4</w:t>
      </w:r>
      <w:r w:rsidR="00606295" w:rsidRPr="00962A58">
        <w:rPr>
          <w:rFonts w:ascii="Calibri" w:eastAsia="DengXian" w:hAnsi="Calibri" w:cs="Calibri"/>
          <w:sz w:val="24"/>
          <w:szCs w:val="24"/>
          <w:highlight w:val="yellow"/>
        </w:rPr>
        <w:t>,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3.5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,</w:t>
      </w:r>
      <w:r w:rsidR="00606295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and 3.6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>, import</w:t>
      </w:r>
      <w:r w:rsidR="00606295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the 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>twirling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skill and calibration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="001D5E5A" w:rsidRPr="00407326">
        <w:rPr>
          <w:rFonts w:ascii="Calibri" w:eastAsia="DengXian" w:hAnsi="Calibri" w:cs="Calibri"/>
          <w:sz w:val="24"/>
          <w:szCs w:val="24"/>
          <w:highlight w:val="yellow"/>
        </w:rPr>
        <w:t>videos</w:t>
      </w:r>
      <w:r w:rsidR="00C76281"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>in</w:t>
      </w:r>
      <w:r w:rsidR="001D5E5A">
        <w:rPr>
          <w:rFonts w:ascii="Calibri" w:eastAsia="DengXian" w:hAnsi="Calibri" w:cs="Calibri"/>
          <w:sz w:val="24"/>
          <w:szCs w:val="24"/>
          <w:highlight w:val="yellow"/>
        </w:rPr>
        <w:t>to</w:t>
      </w:r>
      <w:r w:rsidRPr="00962A58">
        <w:rPr>
          <w:rFonts w:ascii="Calibri" w:eastAsia="DengXian" w:hAnsi="Calibri" w:cs="Calibri"/>
          <w:sz w:val="24"/>
          <w:szCs w:val="24"/>
          <w:highlight w:val="yellow"/>
        </w:rPr>
        <w:t xml:space="preserve"> the 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Twirling Camera Group</w:t>
      </w:r>
      <w:r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.</w:t>
      </w:r>
    </w:p>
    <w:p w14:paraId="3080D0C3" w14:textId="77777777" w:rsidR="00D938C3" w:rsidRPr="00962A58" w:rsidRDefault="00D938C3" w:rsidP="00962A58">
      <w:pPr>
        <w:rPr>
          <w:highlight w:val="yellow"/>
        </w:rPr>
      </w:pPr>
    </w:p>
    <w:p w14:paraId="0D74E206" w14:textId="40C9CE53" w:rsidR="00E47896" w:rsidRPr="00962A58" w:rsidRDefault="00822A3A" w:rsidP="00962A58">
      <w:pPr>
        <w:pStyle w:val="ListParagraph"/>
        <w:numPr>
          <w:ilvl w:val="0"/>
          <w:numId w:val="32"/>
        </w:numPr>
        <w:ind w:left="0" w:firstLineChars="0" w:firstLine="0"/>
        <w:rPr>
          <w:rFonts w:ascii="Calibri" w:hAnsi="Calibri" w:cs="Calibri"/>
          <w:b/>
          <w:bCs/>
          <w:sz w:val="24"/>
          <w:szCs w:val="24"/>
          <w:highlight w:val="yellow"/>
        </w:rPr>
      </w:pP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>Video analysis</w:t>
      </w:r>
    </w:p>
    <w:p w14:paraId="281450E3" w14:textId="77777777" w:rsidR="008B6A1D" w:rsidRPr="00962A58" w:rsidRDefault="008B6A1D" w:rsidP="00962A58">
      <w:pPr>
        <w:rPr>
          <w:b/>
          <w:bCs/>
          <w:highlight w:val="yellow"/>
        </w:rPr>
      </w:pPr>
    </w:p>
    <w:p w14:paraId="0C31177B" w14:textId="2B7367A7" w:rsidR="008B6A1D" w:rsidRPr="00962A58" w:rsidRDefault="00BA4AEC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962A58">
        <w:rPr>
          <w:rFonts w:ascii="Calibri" w:hAnsi="Calibri" w:cs="Calibri"/>
          <w:sz w:val="24"/>
          <w:szCs w:val="24"/>
          <w:highlight w:val="yellow"/>
        </w:rPr>
        <w:t>3D calibration for each camera</w:t>
      </w:r>
    </w:p>
    <w:p w14:paraId="055C3A47" w14:textId="77777777" w:rsidR="0052391E" w:rsidRPr="00962A58" w:rsidRDefault="0052391E" w:rsidP="00962A5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1928C966" w14:textId="09107044" w:rsidR="001D5E5A" w:rsidRDefault="00EB6970" w:rsidP="003D4563">
      <w:pPr>
        <w:pStyle w:val="ListParagraph"/>
        <w:widowControl/>
        <w:numPr>
          <w:ilvl w:val="2"/>
          <w:numId w:val="29"/>
        </w:numPr>
        <w:spacing w:before="60" w:after="60"/>
        <w:ind w:left="0" w:firstLineChars="0" w:firstLine="0"/>
        <w:rPr>
          <w:rFonts w:ascii="Calibri" w:eastAsia="SimSun" w:hAnsi="Calibri" w:cs="Calibri"/>
          <w:color w:val="000000"/>
          <w:sz w:val="24"/>
          <w:szCs w:val="24"/>
          <w:highlight w:val="yellow"/>
        </w:rPr>
      </w:pP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>Expand</w:t>
      </w:r>
      <w:bookmarkStart w:id="4" w:name="_Hlk76274676"/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="001D5E5A"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Lifting-Thrusting Camera Group</w:t>
      </w:r>
      <w:bookmarkEnd w:id="4"/>
      <w:r w:rsidR="001D5E5A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>and right-click</w:t>
      </w:r>
      <w:r w:rsidR="001D5E5A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on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="001D5E5A"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Lifting-Thrusting-1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167365" w:rsidRPr="00962A58">
        <w:rPr>
          <w:rFonts w:ascii="Calibri" w:hAnsi="Calibri" w:cs="Calibri"/>
          <w:sz w:val="24"/>
          <w:szCs w:val="24"/>
          <w:highlight w:val="yellow"/>
        </w:rPr>
        <w:t>&gt;</w:t>
      </w:r>
      <w:r w:rsidR="00167365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Properties</w:t>
      </w:r>
      <w:r w:rsidR="001D5E5A">
        <w:rPr>
          <w:rFonts w:ascii="Calibri" w:eastAsia="SimSun" w:hAnsi="Calibri" w:cs="Calibri"/>
          <w:color w:val="000000"/>
          <w:sz w:val="24"/>
          <w:szCs w:val="24"/>
          <w:highlight w:val="yellow"/>
        </w:rPr>
        <w:t>.</w:t>
      </w:r>
    </w:p>
    <w:p w14:paraId="4B18D2CE" w14:textId="77777777" w:rsidR="001D5E5A" w:rsidRDefault="001D5E5A" w:rsidP="00962A58">
      <w:pPr>
        <w:pStyle w:val="ListParagraph"/>
        <w:widowControl/>
        <w:spacing w:before="60" w:after="60"/>
        <w:ind w:firstLineChars="0" w:firstLine="0"/>
        <w:rPr>
          <w:rFonts w:ascii="Calibri" w:eastAsia="SimSun" w:hAnsi="Calibri" w:cs="Calibri"/>
          <w:color w:val="000000"/>
          <w:sz w:val="24"/>
          <w:szCs w:val="24"/>
          <w:highlight w:val="yellow"/>
        </w:rPr>
      </w:pPr>
    </w:p>
    <w:p w14:paraId="122C3D93" w14:textId="5E465DFB" w:rsidR="007169D7" w:rsidRPr="00962A58" w:rsidRDefault="00EB6970" w:rsidP="00962A58">
      <w:pPr>
        <w:pStyle w:val="ListParagraph"/>
        <w:widowControl/>
        <w:numPr>
          <w:ilvl w:val="2"/>
          <w:numId w:val="29"/>
        </w:numPr>
        <w:spacing w:before="60" w:after="60"/>
        <w:ind w:left="0" w:firstLineChars="0" w:firstLine="0"/>
        <w:rPr>
          <w:rFonts w:ascii="Calibri" w:eastAsia="SimSun" w:hAnsi="Calibri" w:cs="Calibri"/>
          <w:color w:val="000000"/>
          <w:sz w:val="24"/>
          <w:szCs w:val="24"/>
          <w:highlight w:val="yellow"/>
        </w:rPr>
      </w:pP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="001D5E5A">
        <w:rPr>
          <w:rFonts w:ascii="Calibri" w:eastAsia="SimSun" w:hAnsi="Calibri" w:cs="Calibri"/>
          <w:color w:val="000000"/>
          <w:sz w:val="24"/>
          <w:szCs w:val="24"/>
          <w:highlight w:val="yellow"/>
        </w:rPr>
        <w:t>C</w:t>
      </w:r>
      <w:r w:rsidR="001D5E5A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lick </w:t>
      </w:r>
      <w:r w:rsidR="001D5E5A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on 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the </w:t>
      </w:r>
      <w:r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 xml:space="preserve">3D </w:t>
      </w:r>
      <w:r w:rsidR="001D5E5A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C</w:t>
      </w:r>
      <w:r w:rsidR="001D5E5A"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 xml:space="preserve">alibration 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>button in</w:t>
      </w:r>
      <w:r w:rsidR="001D5E5A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the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 xml:space="preserve">3D </w:t>
      </w:r>
      <w:r w:rsidR="001D5E5A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C</w:t>
      </w:r>
      <w:r w:rsidR="001D5E5A"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alibration</w:t>
      </w:r>
      <w:r w:rsidR="001D5E5A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>box</w:t>
      </w:r>
      <w:r w:rsidR="001D5E5A">
        <w:rPr>
          <w:rFonts w:ascii="Calibri" w:eastAsia="SimSun" w:hAnsi="Calibri" w:cs="Calibri"/>
          <w:color w:val="000000"/>
          <w:sz w:val="24"/>
          <w:szCs w:val="24"/>
          <w:highlight w:val="yellow"/>
        </w:rPr>
        <w:t>;</w:t>
      </w:r>
      <w:r w:rsidR="001D5E5A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>input the description and add 8 points by clicking</w:t>
      </w:r>
      <w:r w:rsidR="001D5E5A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on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 xml:space="preserve">Add </w:t>
      </w:r>
      <w:r w:rsidR="001D5E5A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P</w:t>
      </w:r>
      <w:r w:rsidR="001D5E5A"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oint</w:t>
      </w:r>
      <w:r w:rsidR="001D5E5A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>button for 8 times</w:t>
      </w:r>
    </w:p>
    <w:p w14:paraId="0FF226CA" w14:textId="77777777" w:rsidR="0052391E" w:rsidRPr="00962A58" w:rsidRDefault="0052391E" w:rsidP="00962A58">
      <w:pPr>
        <w:pStyle w:val="ListParagraph"/>
        <w:widowControl/>
        <w:spacing w:before="60" w:after="60"/>
        <w:ind w:firstLineChars="0" w:firstLine="0"/>
        <w:rPr>
          <w:rFonts w:ascii="Calibri" w:eastAsia="SimSun" w:hAnsi="Calibri" w:cs="Calibri"/>
          <w:color w:val="000000"/>
          <w:sz w:val="24"/>
          <w:szCs w:val="24"/>
          <w:highlight w:val="yellow"/>
        </w:rPr>
      </w:pPr>
    </w:p>
    <w:p w14:paraId="1BBE48AA" w14:textId="4C905BD2" w:rsidR="00F26E46" w:rsidRPr="00962A58" w:rsidRDefault="00B51241" w:rsidP="00962A58">
      <w:pPr>
        <w:pStyle w:val="ListParagraph"/>
        <w:widowControl/>
        <w:numPr>
          <w:ilvl w:val="2"/>
          <w:numId w:val="29"/>
        </w:numPr>
        <w:spacing w:before="60" w:after="60"/>
        <w:ind w:left="0" w:firstLineChars="0" w:firstLine="0"/>
        <w:rPr>
          <w:rFonts w:ascii="Calibri" w:eastAsia="SimSun" w:hAnsi="Calibri" w:cs="Calibri"/>
          <w:color w:val="000000"/>
          <w:sz w:val="24"/>
          <w:szCs w:val="24"/>
          <w:highlight w:val="yellow"/>
        </w:rPr>
      </w:pP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>C</w:t>
      </w:r>
      <w:r w:rsidR="00EB6970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>lick</w:t>
      </w:r>
      <w:r w:rsidR="001D5E5A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on</w:t>
      </w:r>
      <w:r w:rsidR="00EB6970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="00EB6970"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Apply</w:t>
      </w:r>
      <w:r w:rsidR="00EB6970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after setting the name and corresponding X, Y, Z value for each point according to the calibration parameters</w:t>
      </w:r>
      <w:r w:rsidR="00F26E46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 w:rsidR="00F26E46"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(T</w:t>
      </w:r>
      <w:r w:rsidR="00EB6970"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 xml:space="preserve">able </w:t>
      </w:r>
      <w:r w:rsidR="000F5FC2"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1</w:t>
      </w:r>
      <w:r w:rsidR="00F26E46"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)</w:t>
      </w:r>
      <w:r w:rsidR="00EB6970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. </w:t>
      </w:r>
    </w:p>
    <w:p w14:paraId="138D2FAE" w14:textId="77777777" w:rsidR="0052391E" w:rsidRPr="00962A58" w:rsidRDefault="0052391E" w:rsidP="00962A58">
      <w:pPr>
        <w:widowControl/>
        <w:spacing w:before="60" w:after="60"/>
        <w:rPr>
          <w:rFonts w:eastAsia="SimSun"/>
          <w:color w:val="000000"/>
          <w:highlight w:val="yellow"/>
        </w:rPr>
      </w:pPr>
    </w:p>
    <w:p w14:paraId="798BF2AE" w14:textId="24E0B506" w:rsidR="001D5E5A" w:rsidRDefault="00EB6970" w:rsidP="003D4563">
      <w:pPr>
        <w:pStyle w:val="ListParagraph"/>
        <w:widowControl/>
        <w:numPr>
          <w:ilvl w:val="2"/>
          <w:numId w:val="29"/>
        </w:numPr>
        <w:spacing w:before="60" w:after="60"/>
        <w:ind w:left="0" w:firstLineChars="0" w:firstLine="0"/>
        <w:rPr>
          <w:rFonts w:ascii="Calibri" w:eastAsia="SimSun" w:hAnsi="Calibri" w:cs="Calibri"/>
          <w:color w:val="000000"/>
          <w:sz w:val="24"/>
          <w:szCs w:val="24"/>
          <w:highlight w:val="yellow"/>
        </w:rPr>
      </w:pP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After </w:t>
      </w:r>
      <w:r w:rsidR="001D5E5A">
        <w:rPr>
          <w:rFonts w:ascii="Calibri" w:eastAsia="SimSun" w:hAnsi="Calibri" w:cs="Calibri"/>
          <w:color w:val="000000"/>
          <w:sz w:val="24"/>
          <w:szCs w:val="24"/>
          <w:highlight w:val="yellow"/>
        </w:rPr>
        <w:t>configuring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all points, move </w:t>
      </w:r>
      <w:r w:rsidR="001D5E5A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the 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mouse to click each endpoint of </w:t>
      </w:r>
      <w:r w:rsidR="007D295A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the </w:t>
      </w:r>
      <w:r w:rsidR="00976E25" w:rsidRPr="00962A58">
        <w:rPr>
          <w:rFonts w:ascii="Calibri" w:hAnsi="Calibri" w:cs="Calibri"/>
          <w:sz w:val="24"/>
          <w:szCs w:val="24"/>
          <w:highlight w:val="yellow"/>
        </w:rPr>
        <w:t xml:space="preserve">calibration 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video to finish </w:t>
      </w:r>
      <w:r w:rsidR="001D5E5A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the 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3D calibration. </w:t>
      </w:r>
    </w:p>
    <w:p w14:paraId="421C8275" w14:textId="77777777" w:rsidR="001D5E5A" w:rsidRPr="00962A58" w:rsidRDefault="001D5E5A" w:rsidP="00962A58">
      <w:pPr>
        <w:pStyle w:val="ListParagraph"/>
        <w:ind w:firstLine="480"/>
        <w:rPr>
          <w:rFonts w:ascii="Calibri" w:eastAsia="SimSun" w:hAnsi="Calibri" w:cs="Calibri"/>
          <w:color w:val="000000"/>
          <w:sz w:val="24"/>
          <w:szCs w:val="24"/>
          <w:highlight w:val="yellow"/>
        </w:rPr>
      </w:pPr>
    </w:p>
    <w:p w14:paraId="36DFBCC9" w14:textId="62A29437" w:rsidR="00EB6970" w:rsidRPr="00962A58" w:rsidRDefault="001D5E5A" w:rsidP="00962A58">
      <w:pPr>
        <w:pStyle w:val="ListParagraph"/>
        <w:widowControl/>
        <w:numPr>
          <w:ilvl w:val="2"/>
          <w:numId w:val="29"/>
        </w:numPr>
        <w:spacing w:before="60" w:after="60"/>
        <w:ind w:left="0" w:firstLineChars="0" w:firstLine="0"/>
        <w:rPr>
          <w:rFonts w:ascii="Calibri" w:eastAsia="SimSun" w:hAnsi="Calibri" w:cs="Calibri"/>
          <w:color w:val="000000"/>
          <w:sz w:val="24"/>
          <w:szCs w:val="24"/>
          <w:highlight w:val="yellow"/>
        </w:rPr>
      </w:pPr>
      <w:r>
        <w:rPr>
          <w:rFonts w:ascii="Calibri" w:eastAsia="SimSun" w:hAnsi="Calibri" w:cs="Calibri"/>
          <w:color w:val="000000"/>
          <w:sz w:val="24"/>
          <w:szCs w:val="24"/>
          <w:highlight w:val="yellow"/>
        </w:rPr>
        <w:t>Follow steps</w:t>
      </w:r>
      <w:r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</w:t>
      </w:r>
      <w:r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4.1.</w:t>
      </w:r>
      <w:r w:rsidR="00391F7D">
        <w:rPr>
          <w:rFonts w:ascii="Calibri" w:eastAsia="SimSun" w:hAnsi="Calibri" w:cs="Calibri"/>
          <w:color w:val="000000"/>
          <w:sz w:val="24"/>
          <w:szCs w:val="24"/>
          <w:highlight w:val="yellow"/>
        </w:rPr>
        <w:t>1</w:t>
      </w:r>
      <w:r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–4.1.4 </w:t>
      </w:r>
      <w:r w:rsidR="00EB6970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to complete the 3D calibration of </w:t>
      </w:r>
      <w:r w:rsidR="003656EC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>the other cameras</w:t>
      </w:r>
      <w:r w:rsidR="0099302D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in the same group</w:t>
      </w:r>
      <w:r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and</w:t>
      </w:r>
      <w:r w:rsidR="0099302D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 xml:space="preserve"> the cameras in the </w:t>
      </w:r>
      <w:r w:rsidRPr="00962A58">
        <w:rPr>
          <w:rFonts w:ascii="Calibri" w:eastAsia="SimSun" w:hAnsi="Calibri" w:cs="Calibri"/>
          <w:b/>
          <w:bCs/>
          <w:color w:val="000000"/>
          <w:sz w:val="24"/>
          <w:szCs w:val="24"/>
          <w:highlight w:val="yellow"/>
        </w:rPr>
        <w:t>Twirling Camera Group</w:t>
      </w:r>
      <w:r w:rsidR="00EB6970" w:rsidRPr="00962A58">
        <w:rPr>
          <w:rFonts w:ascii="Calibri" w:eastAsia="SimSun" w:hAnsi="Calibri" w:cs="Calibri"/>
          <w:color w:val="000000"/>
          <w:sz w:val="24"/>
          <w:szCs w:val="24"/>
          <w:highlight w:val="yellow"/>
        </w:rPr>
        <w:t>.</w:t>
      </w:r>
    </w:p>
    <w:p w14:paraId="3D3E99B9" w14:textId="77777777" w:rsidR="008B6A1D" w:rsidRPr="00962A58" w:rsidRDefault="008B6A1D" w:rsidP="00962A58">
      <w:pPr>
        <w:widowControl/>
        <w:spacing w:before="60" w:after="60"/>
        <w:rPr>
          <w:rFonts w:eastAsia="SimSun"/>
          <w:highlight w:val="yellow"/>
          <w:lang w:eastAsia="zh-CN"/>
        </w:rPr>
      </w:pPr>
    </w:p>
    <w:p w14:paraId="61E256AF" w14:textId="72F51226" w:rsidR="00D02DC7" w:rsidRPr="00962A58" w:rsidRDefault="00D02DC7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962A58">
        <w:rPr>
          <w:rFonts w:ascii="Calibri" w:hAnsi="Calibri" w:cs="Calibri"/>
          <w:sz w:val="24"/>
          <w:szCs w:val="24"/>
          <w:highlight w:val="yellow"/>
        </w:rPr>
        <w:t xml:space="preserve">3D </w:t>
      </w:r>
      <w:r w:rsidR="000750EB" w:rsidRPr="00962A58">
        <w:rPr>
          <w:rFonts w:ascii="Calibri" w:hAnsi="Calibri" w:cs="Calibri"/>
          <w:sz w:val="24"/>
          <w:szCs w:val="24"/>
          <w:highlight w:val="yellow"/>
        </w:rPr>
        <w:t xml:space="preserve">finger </w:t>
      </w:r>
      <w:r w:rsidRPr="00962A58">
        <w:rPr>
          <w:rFonts w:ascii="Calibri" w:hAnsi="Calibri" w:cs="Calibri"/>
          <w:sz w:val="24"/>
          <w:szCs w:val="24"/>
          <w:highlight w:val="yellow"/>
        </w:rPr>
        <w:t>motion tracking</w:t>
      </w:r>
    </w:p>
    <w:p w14:paraId="3EC6381C" w14:textId="77777777" w:rsidR="0052391E" w:rsidRPr="00962A58" w:rsidRDefault="0052391E" w:rsidP="00962A5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3D5044D1" w14:textId="5C91CBC0" w:rsidR="00B51241" w:rsidRPr="00962A58" w:rsidRDefault="009663B4" w:rsidP="00962A58">
      <w:pPr>
        <w:pStyle w:val="ListParagraph"/>
        <w:widowControl/>
        <w:numPr>
          <w:ilvl w:val="2"/>
          <w:numId w:val="30"/>
        </w:numPr>
        <w:spacing w:before="60" w:after="60"/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962A58">
        <w:rPr>
          <w:rFonts w:ascii="Calibri" w:hAnsi="Calibri" w:cs="Calibri"/>
          <w:sz w:val="24"/>
          <w:szCs w:val="24"/>
          <w:highlight w:val="yellow"/>
        </w:rPr>
        <w:t>Right-click</w:t>
      </w:r>
      <w:r w:rsidR="001D5E5A">
        <w:rPr>
          <w:rFonts w:ascii="Calibri" w:hAnsi="Calibri" w:cs="Calibri"/>
          <w:sz w:val="24"/>
          <w:szCs w:val="24"/>
          <w:highlight w:val="yellow"/>
        </w:rPr>
        <w:t xml:space="preserve"> on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Lifting-Thrusting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Camera Group </w:t>
      </w:r>
      <w:r w:rsidR="00167365" w:rsidRPr="00962A58">
        <w:rPr>
          <w:rFonts w:ascii="Calibri" w:hAnsi="Calibri" w:cs="Calibri"/>
          <w:sz w:val="24"/>
          <w:szCs w:val="24"/>
          <w:highlight w:val="yellow"/>
        </w:rPr>
        <w:t>&gt;</w:t>
      </w:r>
      <w:r w:rsidR="00167365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822A3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3D </w:t>
      </w:r>
      <w:r w:rsidR="001D5E5A">
        <w:rPr>
          <w:rFonts w:ascii="Calibri" w:hAnsi="Calibri" w:cs="Calibri"/>
          <w:b/>
          <w:bCs/>
          <w:sz w:val="24"/>
          <w:szCs w:val="24"/>
          <w:highlight w:val="yellow"/>
        </w:rPr>
        <w:t>T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>racking</w:t>
      </w:r>
      <w:r w:rsidRPr="00962A58">
        <w:rPr>
          <w:rFonts w:ascii="Calibri" w:hAnsi="Calibri" w:cs="Calibri"/>
          <w:sz w:val="24"/>
          <w:szCs w:val="24"/>
          <w:highlight w:val="yellow"/>
        </w:rPr>
        <w:t xml:space="preserve">, select all the </w:t>
      </w:r>
      <w:r w:rsidR="00D02DC7" w:rsidRPr="00962A58">
        <w:rPr>
          <w:rFonts w:ascii="Calibri" w:hAnsi="Calibri" w:cs="Calibri"/>
          <w:sz w:val="24"/>
          <w:szCs w:val="24"/>
          <w:highlight w:val="yellow"/>
        </w:rPr>
        <w:t>cameras</w:t>
      </w:r>
      <w:r w:rsidR="00BD6730">
        <w:rPr>
          <w:rFonts w:ascii="Calibri" w:hAnsi="Calibri" w:cs="Calibri"/>
          <w:sz w:val="24"/>
          <w:szCs w:val="24"/>
          <w:highlight w:val="yellow"/>
        </w:rPr>
        <w:t>,</w:t>
      </w:r>
      <w:r w:rsidR="00D17A43" w:rsidRPr="00962A5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62A58">
        <w:rPr>
          <w:rFonts w:ascii="Calibri" w:hAnsi="Calibri" w:cs="Calibri"/>
          <w:sz w:val="24"/>
          <w:szCs w:val="24"/>
          <w:highlight w:val="yellow"/>
        </w:rPr>
        <w:t>and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D17A43" w:rsidRPr="00962A58">
        <w:rPr>
          <w:rFonts w:ascii="Calibri" w:hAnsi="Calibri" w:cs="Calibri"/>
          <w:sz w:val="24"/>
          <w:szCs w:val="24"/>
          <w:highlight w:val="yellow"/>
        </w:rPr>
        <w:t>click</w:t>
      </w:r>
      <w:r w:rsidR="001D5E5A">
        <w:rPr>
          <w:rFonts w:ascii="Calibri" w:hAnsi="Calibri" w:cs="Calibri"/>
          <w:sz w:val="24"/>
          <w:szCs w:val="24"/>
          <w:highlight w:val="yellow"/>
        </w:rPr>
        <w:t xml:space="preserve"> on</w:t>
      </w:r>
      <w:r w:rsidR="00D17A43" w:rsidRPr="00962A5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22A3A" w:rsidRPr="00962A5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822A3A" w:rsidRPr="00962A58">
        <w:rPr>
          <w:rFonts w:ascii="Calibri" w:hAnsi="Calibri" w:cs="Calibri"/>
          <w:b/>
          <w:bCs/>
          <w:sz w:val="24"/>
          <w:szCs w:val="24"/>
          <w:highlight w:val="yellow"/>
        </w:rPr>
        <w:t>OK</w:t>
      </w:r>
      <w:r w:rsidR="00822A3A" w:rsidRPr="00962A58">
        <w:rPr>
          <w:rFonts w:ascii="Calibri" w:hAnsi="Calibri" w:cs="Calibri"/>
          <w:sz w:val="24"/>
          <w:szCs w:val="24"/>
          <w:highlight w:val="yellow"/>
        </w:rPr>
        <w:t xml:space="preserve"> button</w:t>
      </w:r>
      <w:r w:rsidRPr="00962A58">
        <w:rPr>
          <w:rFonts w:ascii="Calibri" w:hAnsi="Calibri" w:cs="Calibri"/>
          <w:sz w:val="24"/>
          <w:szCs w:val="24"/>
          <w:highlight w:val="yellow"/>
        </w:rPr>
        <w:t xml:space="preserve"> to open</w:t>
      </w:r>
      <w:r w:rsidR="002249D0" w:rsidRPr="00962A58">
        <w:rPr>
          <w:rFonts w:ascii="Calibri" w:hAnsi="Calibri" w:cs="Calibri"/>
          <w:sz w:val="24"/>
          <w:szCs w:val="24"/>
          <w:highlight w:val="yellow"/>
        </w:rPr>
        <w:t xml:space="preserve"> the</w:t>
      </w:r>
      <w:r w:rsidRPr="00962A5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>3D tracking</w:t>
      </w:r>
      <w:r w:rsidRPr="00962A58">
        <w:rPr>
          <w:rFonts w:ascii="Calibri" w:hAnsi="Calibri" w:cs="Calibri"/>
          <w:sz w:val="24"/>
          <w:szCs w:val="24"/>
          <w:highlight w:val="yellow"/>
        </w:rPr>
        <w:t xml:space="preserve"> window</w:t>
      </w:r>
      <w:r w:rsidR="00822A3A" w:rsidRPr="00962A58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43983A8E" w14:textId="77777777" w:rsidR="0052391E" w:rsidRPr="00962A58" w:rsidRDefault="0052391E" w:rsidP="00962A58">
      <w:pPr>
        <w:pStyle w:val="ListParagraph"/>
        <w:widowControl/>
        <w:spacing w:before="60" w:after="60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790053A8" w14:textId="4D8D3C93" w:rsidR="00B51241" w:rsidRPr="00962A58" w:rsidRDefault="009663B4" w:rsidP="00962A58">
      <w:pPr>
        <w:pStyle w:val="ListParagraph"/>
        <w:widowControl/>
        <w:numPr>
          <w:ilvl w:val="2"/>
          <w:numId w:val="30"/>
        </w:numPr>
        <w:spacing w:before="60" w:after="60"/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962A58">
        <w:rPr>
          <w:rFonts w:ascii="Calibri" w:hAnsi="Calibri" w:cs="Calibri"/>
          <w:sz w:val="24"/>
          <w:szCs w:val="24"/>
          <w:highlight w:val="yellow"/>
        </w:rPr>
        <w:lastRenderedPageBreak/>
        <w:t xml:space="preserve">Set the 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Track 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Using Pattern Matching 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(all points) </w:t>
      </w:r>
      <w:r w:rsidRPr="00962A58">
        <w:rPr>
          <w:rFonts w:ascii="Calibri" w:hAnsi="Calibri" w:cs="Calibri"/>
          <w:sz w:val="24"/>
          <w:szCs w:val="24"/>
          <w:highlight w:val="yellow"/>
        </w:rPr>
        <w:t>for all the cameras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Pr="00962A58">
        <w:rPr>
          <w:rFonts w:ascii="Calibri" w:hAnsi="Calibri" w:cs="Calibri"/>
          <w:sz w:val="24"/>
          <w:szCs w:val="24"/>
          <w:highlight w:val="yellow"/>
        </w:rPr>
        <w:t>and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Pr="00962A58">
        <w:rPr>
          <w:rFonts w:ascii="Calibri" w:hAnsi="Calibri" w:cs="Calibri"/>
          <w:sz w:val="24"/>
          <w:szCs w:val="24"/>
          <w:highlight w:val="yellow"/>
        </w:rPr>
        <w:t xml:space="preserve">manually click on all </w:t>
      </w:r>
      <w:r w:rsidR="001D5E5A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962A58">
        <w:rPr>
          <w:rFonts w:ascii="Calibri" w:hAnsi="Calibri" w:cs="Calibri"/>
          <w:sz w:val="24"/>
          <w:szCs w:val="24"/>
          <w:highlight w:val="yellow"/>
        </w:rPr>
        <w:t xml:space="preserve">tracking </w:t>
      </w:r>
      <w:r w:rsidR="000C4B23" w:rsidRPr="00962A58">
        <w:rPr>
          <w:rFonts w:ascii="Calibri" w:hAnsi="Calibri" w:cs="Calibri"/>
          <w:sz w:val="24"/>
          <w:szCs w:val="24"/>
          <w:highlight w:val="yellow"/>
        </w:rPr>
        <w:t>points</w:t>
      </w:r>
      <w:r w:rsidRPr="00962A58">
        <w:rPr>
          <w:rFonts w:ascii="Calibri" w:hAnsi="Calibri" w:cs="Calibri"/>
          <w:sz w:val="24"/>
          <w:szCs w:val="24"/>
          <w:highlight w:val="yellow"/>
        </w:rPr>
        <w:t xml:space="preserve"> in the first frame</w:t>
      </w:r>
      <w:r w:rsidR="00B51241" w:rsidRPr="00962A58">
        <w:rPr>
          <w:rFonts w:ascii="Calibri" w:hAnsi="Calibri" w:cs="Calibri"/>
          <w:sz w:val="24"/>
          <w:szCs w:val="24"/>
          <w:highlight w:val="yellow"/>
        </w:rPr>
        <w:t>.</w:t>
      </w:r>
    </w:p>
    <w:p w14:paraId="0DD83477" w14:textId="77777777" w:rsidR="0052391E" w:rsidRPr="00962A58" w:rsidRDefault="0052391E" w:rsidP="00962A58">
      <w:pPr>
        <w:widowControl/>
        <w:spacing w:before="60" w:after="60"/>
        <w:rPr>
          <w:highlight w:val="yellow"/>
        </w:rPr>
      </w:pPr>
    </w:p>
    <w:p w14:paraId="25869AD3" w14:textId="20DDEF64" w:rsidR="00D34FEE" w:rsidRDefault="00B51241" w:rsidP="00962A58">
      <w:pPr>
        <w:pStyle w:val="ListParagraph"/>
        <w:widowControl/>
        <w:numPr>
          <w:ilvl w:val="2"/>
          <w:numId w:val="30"/>
        </w:numPr>
        <w:spacing w:before="60" w:after="60"/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962A58">
        <w:rPr>
          <w:rFonts w:ascii="Calibri" w:hAnsi="Calibri" w:cs="Calibri"/>
          <w:sz w:val="24"/>
          <w:szCs w:val="24"/>
          <w:highlight w:val="yellow"/>
        </w:rPr>
        <w:t>C</w:t>
      </w:r>
      <w:r w:rsidR="009663B4" w:rsidRPr="00962A58">
        <w:rPr>
          <w:rFonts w:ascii="Calibri" w:hAnsi="Calibri" w:cs="Calibri"/>
          <w:sz w:val="24"/>
          <w:szCs w:val="24"/>
          <w:highlight w:val="yellow"/>
        </w:rPr>
        <w:t xml:space="preserve">lick </w:t>
      </w:r>
      <w:r w:rsidR="001D5E5A">
        <w:rPr>
          <w:rFonts w:ascii="Calibri" w:hAnsi="Calibri" w:cs="Calibri"/>
          <w:sz w:val="24"/>
          <w:szCs w:val="24"/>
          <w:highlight w:val="yellow"/>
        </w:rPr>
        <w:t xml:space="preserve">on </w:t>
      </w:r>
      <w:r w:rsidR="009663B4" w:rsidRPr="00962A5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9663B4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Search </w:t>
      </w:r>
      <w:r w:rsidR="001D5E5A">
        <w:rPr>
          <w:rFonts w:ascii="Calibri" w:hAnsi="Calibri" w:cs="Calibri"/>
          <w:b/>
          <w:bCs/>
          <w:sz w:val="24"/>
          <w:szCs w:val="24"/>
          <w:highlight w:val="yellow"/>
        </w:rPr>
        <w:t>A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>utomatically</w:t>
      </w:r>
      <w:r w:rsidR="001D5E5A" w:rsidRPr="00962A5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663B4" w:rsidRPr="00962A58">
        <w:rPr>
          <w:rFonts w:ascii="Calibri" w:hAnsi="Calibri" w:cs="Calibri"/>
          <w:sz w:val="24"/>
          <w:szCs w:val="24"/>
          <w:highlight w:val="yellow"/>
        </w:rPr>
        <w:t xml:space="preserve">button to start </w:t>
      </w:r>
      <w:r w:rsidR="009B7DA8" w:rsidRPr="00962A58">
        <w:rPr>
          <w:rFonts w:ascii="Calibri" w:hAnsi="Calibri" w:cs="Calibri"/>
          <w:sz w:val="24"/>
          <w:szCs w:val="24"/>
          <w:highlight w:val="yellow"/>
        </w:rPr>
        <w:t xml:space="preserve">automatic </w:t>
      </w:r>
      <w:r w:rsidR="009663B4" w:rsidRPr="00962A58">
        <w:rPr>
          <w:rFonts w:ascii="Calibri" w:hAnsi="Calibri" w:cs="Calibri"/>
          <w:sz w:val="24"/>
          <w:szCs w:val="24"/>
          <w:highlight w:val="yellow"/>
        </w:rPr>
        <w:t>3D tracking frame by frame.</w:t>
      </w:r>
      <w:r w:rsidR="003C2E06" w:rsidRPr="00962A58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4F10EA84" w14:textId="77777777" w:rsidR="00D34FEE" w:rsidRPr="00D34FEE" w:rsidRDefault="00D34FEE" w:rsidP="00457EC5">
      <w:pPr>
        <w:widowControl/>
        <w:spacing w:before="60" w:after="60"/>
        <w:rPr>
          <w:highlight w:val="yellow"/>
        </w:rPr>
      </w:pPr>
    </w:p>
    <w:p w14:paraId="28F31D16" w14:textId="791B4E18" w:rsidR="00D02DC7" w:rsidRPr="00962A58" w:rsidRDefault="00D34FEE" w:rsidP="00962A58">
      <w:pPr>
        <w:pStyle w:val="ListParagraph"/>
        <w:widowControl/>
        <w:numPr>
          <w:ilvl w:val="2"/>
          <w:numId w:val="30"/>
        </w:numPr>
        <w:spacing w:before="60" w:after="60"/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>
        <w:rPr>
          <w:rFonts w:ascii="Calibri" w:hAnsi="Calibri" w:cs="Calibri"/>
          <w:sz w:val="24"/>
          <w:szCs w:val="24"/>
          <w:highlight w:val="yellow"/>
        </w:rPr>
        <w:t>F</w:t>
      </w:r>
      <w:r>
        <w:rPr>
          <w:rFonts w:ascii="Calibri" w:hAnsi="Calibri" w:cs="Calibri" w:hint="eastAsia"/>
          <w:sz w:val="24"/>
          <w:szCs w:val="24"/>
          <w:highlight w:val="yellow"/>
        </w:rPr>
        <w:t>o</w:t>
      </w:r>
      <w:r>
        <w:rPr>
          <w:rFonts w:ascii="Calibri" w:hAnsi="Calibri" w:cs="Calibri"/>
          <w:sz w:val="24"/>
          <w:szCs w:val="24"/>
          <w:highlight w:val="yellow"/>
        </w:rPr>
        <w:t>llow steps 4.2.1</w:t>
      </w:r>
      <w:r w:rsidR="00BD6730">
        <w:rPr>
          <w:rFonts w:ascii="Calibri" w:hAnsi="Calibri" w:cs="Calibri"/>
          <w:sz w:val="24"/>
          <w:szCs w:val="24"/>
          <w:highlight w:val="yellow"/>
        </w:rPr>
        <w:t>–</w:t>
      </w:r>
      <w:r>
        <w:rPr>
          <w:rFonts w:ascii="Calibri" w:hAnsi="Calibri" w:cs="Calibri"/>
          <w:sz w:val="24"/>
          <w:szCs w:val="24"/>
          <w:highlight w:val="yellow"/>
        </w:rPr>
        <w:t>4.2.3</w:t>
      </w:r>
      <w:r w:rsidR="000F0C4E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02DC7" w:rsidRPr="00962A58">
        <w:rPr>
          <w:rFonts w:ascii="Calibri" w:hAnsi="Calibri" w:cs="Calibri"/>
          <w:sz w:val="24"/>
          <w:szCs w:val="24"/>
          <w:highlight w:val="yellow"/>
        </w:rPr>
        <w:t xml:space="preserve">to complete the motion tracking of </w:t>
      </w:r>
      <w:r w:rsidR="001D5E5A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>Twirling Camera Group</w:t>
      </w:r>
      <w:r w:rsidR="00D02DC7" w:rsidRPr="00962A58">
        <w:rPr>
          <w:rFonts w:ascii="Calibri" w:hAnsi="Calibri" w:cs="Calibri"/>
          <w:sz w:val="24"/>
          <w:szCs w:val="24"/>
          <w:highlight w:val="yellow"/>
        </w:rPr>
        <w:t>.</w:t>
      </w:r>
    </w:p>
    <w:p w14:paraId="794FFC87" w14:textId="77777777" w:rsidR="008B6A1D" w:rsidRPr="00962A58" w:rsidRDefault="008B6A1D" w:rsidP="00962A58"/>
    <w:p w14:paraId="2A8B63A2" w14:textId="7FAE77C0" w:rsidR="00822A3A" w:rsidRPr="00962A58" w:rsidRDefault="00822A3A" w:rsidP="00962A58">
      <w:pPr>
        <w:rPr>
          <w:lang w:eastAsia="zh-CN"/>
        </w:rPr>
      </w:pPr>
      <w:r w:rsidRPr="00962A58">
        <w:t xml:space="preserve">NOTE: If </w:t>
      </w:r>
      <w:r w:rsidR="00D02DC7" w:rsidRPr="00962A58">
        <w:t>a tracking</w:t>
      </w:r>
      <w:r w:rsidRPr="00962A58">
        <w:t xml:space="preserve"> point is lost</w:t>
      </w:r>
      <w:r w:rsidR="00D02DC7" w:rsidRPr="00962A58">
        <w:t xml:space="preserve"> during the </w:t>
      </w:r>
      <w:r w:rsidR="00582F0F" w:rsidRPr="00962A58">
        <w:t xml:space="preserve">automatic </w:t>
      </w:r>
      <w:r w:rsidR="00D02DC7" w:rsidRPr="00962A58">
        <w:t>3D tracking</w:t>
      </w:r>
      <w:r w:rsidRPr="00962A58">
        <w:t>, select the lost point line, right-click</w:t>
      </w:r>
      <w:r w:rsidR="001D5E5A" w:rsidRPr="00962A58">
        <w:t xml:space="preserve"> on</w:t>
      </w:r>
      <w:r w:rsidRPr="00962A58">
        <w:t xml:space="preserve"> </w:t>
      </w:r>
      <w:r w:rsidRPr="00962A58">
        <w:rPr>
          <w:b/>
          <w:bCs/>
        </w:rPr>
        <w:t xml:space="preserve">Discard </w:t>
      </w:r>
      <w:r w:rsidR="001D5E5A" w:rsidRPr="00962A58">
        <w:rPr>
          <w:b/>
          <w:bCs/>
        </w:rPr>
        <w:t>Point From Here</w:t>
      </w:r>
      <w:r w:rsidRPr="00962A58">
        <w:t>, then re-</w:t>
      </w:r>
      <w:r w:rsidR="00D02DC7" w:rsidRPr="00962A58">
        <w:t>click</w:t>
      </w:r>
      <w:r w:rsidRPr="00962A58">
        <w:t xml:space="preserve"> the point</w:t>
      </w:r>
      <w:r w:rsidR="00D02DC7" w:rsidRPr="00962A58">
        <w:t xml:space="preserve"> and the </w:t>
      </w:r>
      <w:r w:rsidR="00D02DC7" w:rsidRPr="00962A58">
        <w:rPr>
          <w:b/>
          <w:bCs/>
        </w:rPr>
        <w:t xml:space="preserve">Search </w:t>
      </w:r>
      <w:r w:rsidR="001D5E5A" w:rsidRPr="00962A58">
        <w:rPr>
          <w:b/>
          <w:bCs/>
        </w:rPr>
        <w:t>Automatically</w:t>
      </w:r>
      <w:r w:rsidR="001D5E5A" w:rsidRPr="00962A58">
        <w:t xml:space="preserve"> </w:t>
      </w:r>
      <w:r w:rsidR="00D02DC7" w:rsidRPr="00962A58">
        <w:t>button</w:t>
      </w:r>
      <w:r w:rsidR="00800851" w:rsidRPr="00962A58">
        <w:t>.</w:t>
      </w:r>
      <w:r w:rsidR="00D80A9D" w:rsidRPr="00962A58">
        <w:t xml:space="preserve"> Select </w:t>
      </w:r>
      <w:r w:rsidR="00D80A9D" w:rsidRPr="00962A58">
        <w:rPr>
          <w:b/>
          <w:bCs/>
        </w:rPr>
        <w:t>Yes</w:t>
      </w:r>
      <w:r w:rsidR="00D80A9D" w:rsidRPr="00962A58">
        <w:t xml:space="preserve"> if </w:t>
      </w:r>
      <w:r w:rsidR="00D80A9D" w:rsidRPr="00962A58">
        <w:rPr>
          <w:lang w:eastAsia="zh-CN"/>
        </w:rPr>
        <w:t>the message “</w:t>
      </w:r>
      <w:r w:rsidR="00D80A9D" w:rsidRPr="00962A58">
        <w:t>No start frame for tracking has been set for 3 selected camera(s). it can be set individually in camera properties. Do you want to set start frame to frame 0 for all cameras without start frame and continue now?</w:t>
      </w:r>
      <w:r w:rsidR="00D80A9D" w:rsidRPr="00962A58">
        <w:rPr>
          <w:lang w:eastAsia="zh-CN"/>
        </w:rPr>
        <w:t>” pops up.</w:t>
      </w:r>
    </w:p>
    <w:p w14:paraId="01D79818" w14:textId="77777777" w:rsidR="008B6A1D" w:rsidRPr="00962A58" w:rsidRDefault="008B6A1D" w:rsidP="00962A58">
      <w:pPr>
        <w:rPr>
          <w:highlight w:val="yellow"/>
        </w:rPr>
      </w:pPr>
    </w:p>
    <w:p w14:paraId="117B85E2" w14:textId="6E3E1E4B" w:rsidR="00D02DC7" w:rsidRPr="00962A58" w:rsidRDefault="00D02DC7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962A58">
        <w:rPr>
          <w:rFonts w:ascii="Calibri" w:hAnsi="Calibri" w:cs="Calibri"/>
          <w:sz w:val="24"/>
          <w:szCs w:val="24"/>
          <w:highlight w:val="yellow"/>
        </w:rPr>
        <w:t>Data export</w:t>
      </w:r>
    </w:p>
    <w:p w14:paraId="601D1F8D" w14:textId="77777777" w:rsidR="0052391E" w:rsidRPr="00962A58" w:rsidRDefault="0052391E" w:rsidP="00962A5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4A40E421" w14:textId="2848AA8E" w:rsidR="00843F15" w:rsidRPr="00962A58" w:rsidRDefault="00D02DC7" w:rsidP="00962A58">
      <w:pPr>
        <w:pStyle w:val="ListParagraph"/>
        <w:widowControl/>
        <w:numPr>
          <w:ilvl w:val="2"/>
          <w:numId w:val="31"/>
        </w:numPr>
        <w:spacing w:before="60" w:after="60"/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962A58">
        <w:rPr>
          <w:rFonts w:ascii="Calibri" w:hAnsi="Calibri" w:cs="Calibri"/>
          <w:sz w:val="24"/>
          <w:szCs w:val="24"/>
          <w:highlight w:val="yellow"/>
        </w:rPr>
        <w:t>Right-click</w:t>
      </w:r>
      <w:r w:rsidR="001D5E5A">
        <w:rPr>
          <w:rFonts w:ascii="Calibri" w:hAnsi="Calibri" w:cs="Calibri"/>
          <w:sz w:val="24"/>
          <w:szCs w:val="24"/>
          <w:highlight w:val="yellow"/>
        </w:rPr>
        <w:t xml:space="preserve"> on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1D5E5A" w:rsidRPr="00962A58">
        <w:rPr>
          <w:rFonts w:ascii="Calibri" w:eastAsia="DengXian" w:hAnsi="Calibri" w:cs="Calibri"/>
          <w:b/>
          <w:bCs/>
          <w:sz w:val="24"/>
          <w:szCs w:val="24"/>
          <w:highlight w:val="yellow"/>
        </w:rPr>
        <w:t>Lifting-Thrusting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Camera Group </w:t>
      </w:r>
      <w:r w:rsidR="00167365" w:rsidRPr="00962A58">
        <w:rPr>
          <w:rFonts w:ascii="Calibri" w:hAnsi="Calibri" w:cs="Calibri"/>
          <w:sz w:val="24"/>
          <w:szCs w:val="24"/>
          <w:highlight w:val="yellow"/>
        </w:rPr>
        <w:t>&gt;</w:t>
      </w:r>
      <w:r w:rsidR="00167365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822A3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New 3D </w:t>
      </w:r>
      <w:r w:rsidR="001D5E5A">
        <w:rPr>
          <w:rFonts w:ascii="Calibri" w:hAnsi="Calibri" w:cs="Calibri"/>
          <w:b/>
          <w:bCs/>
          <w:sz w:val="24"/>
          <w:szCs w:val="24"/>
          <w:highlight w:val="yellow"/>
        </w:rPr>
        <w:t>C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>alculation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, </w:t>
      </w:r>
      <w:r w:rsidRPr="00962A58">
        <w:rPr>
          <w:rFonts w:ascii="Calibri" w:hAnsi="Calibri" w:cs="Calibri"/>
          <w:sz w:val="24"/>
          <w:szCs w:val="24"/>
          <w:highlight w:val="yellow"/>
        </w:rPr>
        <w:t>select all the cameras</w:t>
      </w:r>
      <w:r w:rsidR="001D5E5A">
        <w:rPr>
          <w:rFonts w:ascii="Calibri" w:hAnsi="Calibri" w:cs="Calibri"/>
          <w:sz w:val="24"/>
          <w:szCs w:val="24"/>
          <w:highlight w:val="yellow"/>
        </w:rPr>
        <w:t>,</w:t>
      </w:r>
      <w:r w:rsidRPr="00962A58">
        <w:rPr>
          <w:rFonts w:ascii="Calibri" w:hAnsi="Calibri" w:cs="Calibri"/>
          <w:sz w:val="24"/>
          <w:szCs w:val="24"/>
          <w:highlight w:val="yellow"/>
        </w:rPr>
        <w:t xml:space="preserve"> and check 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Update </w:t>
      </w:r>
      <w:r w:rsidR="001D5E5A">
        <w:rPr>
          <w:rFonts w:ascii="Calibri" w:hAnsi="Calibri" w:cs="Calibri"/>
          <w:b/>
          <w:bCs/>
          <w:sz w:val="24"/>
          <w:szCs w:val="24"/>
          <w:highlight w:val="yellow"/>
        </w:rPr>
        <w:t>D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ata </w:t>
      </w:r>
      <w:r w:rsidR="001D5E5A">
        <w:rPr>
          <w:rFonts w:ascii="Calibri" w:hAnsi="Calibri" w:cs="Calibri"/>
          <w:b/>
          <w:bCs/>
          <w:sz w:val="24"/>
          <w:szCs w:val="24"/>
          <w:highlight w:val="yellow"/>
        </w:rPr>
        <w:t>C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ontinuously </w:t>
      </w:r>
      <w:r w:rsidRPr="00962A58">
        <w:rPr>
          <w:rFonts w:ascii="Calibri" w:hAnsi="Calibri" w:cs="Calibri"/>
          <w:sz w:val="24"/>
          <w:szCs w:val="24"/>
          <w:highlight w:val="yellow"/>
        </w:rPr>
        <w:t>and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Store </w:t>
      </w:r>
      <w:r w:rsidR="001D5E5A">
        <w:rPr>
          <w:rFonts w:ascii="Calibri" w:hAnsi="Calibri" w:cs="Calibri"/>
          <w:b/>
          <w:bCs/>
          <w:sz w:val="24"/>
          <w:szCs w:val="24"/>
          <w:highlight w:val="yellow"/>
        </w:rPr>
        <w:t>D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ata </w:t>
      </w:r>
      <w:r w:rsidR="001D5E5A">
        <w:rPr>
          <w:rFonts w:ascii="Calibri" w:hAnsi="Calibri" w:cs="Calibri"/>
          <w:b/>
          <w:bCs/>
          <w:sz w:val="24"/>
          <w:szCs w:val="24"/>
          <w:highlight w:val="yellow"/>
        </w:rPr>
        <w:t>E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xplicitly 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in </w:t>
      </w:r>
      <w:r w:rsidR="001D5E5A">
        <w:rPr>
          <w:rFonts w:ascii="Calibri" w:hAnsi="Calibri" w:cs="Calibri"/>
          <w:b/>
          <w:bCs/>
          <w:sz w:val="24"/>
          <w:szCs w:val="24"/>
          <w:highlight w:val="yellow"/>
        </w:rPr>
        <w:t>F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>ile</w:t>
      </w:r>
      <w:r w:rsidR="001D5E5A" w:rsidRPr="00962A5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62A58">
        <w:rPr>
          <w:rFonts w:ascii="Calibri" w:hAnsi="Calibri" w:cs="Calibri"/>
          <w:sz w:val="24"/>
          <w:szCs w:val="24"/>
          <w:highlight w:val="yellow"/>
        </w:rPr>
        <w:t xml:space="preserve">in 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Create 3D </w:t>
      </w:r>
      <w:r w:rsidR="001D5E5A">
        <w:rPr>
          <w:rFonts w:ascii="Calibri" w:hAnsi="Calibri" w:cs="Calibri"/>
          <w:b/>
          <w:bCs/>
          <w:sz w:val="24"/>
          <w:szCs w:val="24"/>
          <w:highlight w:val="yellow"/>
        </w:rPr>
        <w:t>D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ata </w:t>
      </w:r>
      <w:r w:rsidRPr="00962A58">
        <w:rPr>
          <w:rFonts w:ascii="Calibri" w:hAnsi="Calibri" w:cs="Calibri"/>
          <w:sz w:val="24"/>
          <w:szCs w:val="24"/>
          <w:highlight w:val="yellow"/>
        </w:rPr>
        <w:t>window</w:t>
      </w:r>
      <w:r w:rsidR="001D5E5A">
        <w:rPr>
          <w:rFonts w:ascii="Calibri" w:hAnsi="Calibri" w:cs="Calibri"/>
          <w:sz w:val="24"/>
          <w:szCs w:val="24"/>
          <w:highlight w:val="yellow"/>
        </w:rPr>
        <w:t>. C</w:t>
      </w:r>
      <w:r w:rsidR="00B21979" w:rsidRPr="00962A58">
        <w:rPr>
          <w:rFonts w:ascii="Calibri" w:hAnsi="Calibri" w:cs="Calibri"/>
          <w:sz w:val="24"/>
          <w:szCs w:val="24"/>
          <w:highlight w:val="yellow"/>
        </w:rPr>
        <w:t xml:space="preserve">lick the </w:t>
      </w:r>
      <w:r w:rsidR="00B21979" w:rsidRPr="00962A58">
        <w:rPr>
          <w:rFonts w:ascii="Calibri" w:hAnsi="Calibri" w:cs="Calibri"/>
          <w:b/>
          <w:bCs/>
          <w:sz w:val="24"/>
          <w:szCs w:val="24"/>
          <w:highlight w:val="yellow"/>
        </w:rPr>
        <w:t>OK</w:t>
      </w:r>
      <w:r w:rsidR="00B21979" w:rsidRPr="00962A58">
        <w:rPr>
          <w:rFonts w:ascii="Calibri" w:hAnsi="Calibri" w:cs="Calibri"/>
          <w:sz w:val="24"/>
          <w:szCs w:val="24"/>
          <w:highlight w:val="yellow"/>
        </w:rPr>
        <w:t xml:space="preserve"> button to continue.</w:t>
      </w:r>
    </w:p>
    <w:p w14:paraId="784FC9C6" w14:textId="77777777" w:rsidR="0052391E" w:rsidRPr="00962A58" w:rsidRDefault="0052391E" w:rsidP="00962A58">
      <w:pPr>
        <w:widowControl/>
        <w:spacing w:before="60" w:after="60"/>
        <w:rPr>
          <w:highlight w:val="yellow"/>
        </w:rPr>
      </w:pPr>
    </w:p>
    <w:p w14:paraId="7AD51FE0" w14:textId="79860F7E" w:rsidR="00843F15" w:rsidRPr="00962A58" w:rsidRDefault="00C34A95" w:rsidP="00962A58">
      <w:pPr>
        <w:pStyle w:val="ListParagraph"/>
        <w:widowControl/>
        <w:numPr>
          <w:ilvl w:val="2"/>
          <w:numId w:val="31"/>
        </w:numPr>
        <w:spacing w:before="60" w:after="60"/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962A58">
        <w:rPr>
          <w:rFonts w:ascii="Calibri" w:hAnsi="Calibri" w:cs="Calibri"/>
          <w:sz w:val="24"/>
          <w:szCs w:val="24"/>
          <w:highlight w:val="yellow"/>
        </w:rPr>
        <w:t>Right-</w:t>
      </w:r>
      <w:r w:rsidR="00105F35" w:rsidRPr="00962A58">
        <w:rPr>
          <w:rFonts w:ascii="Calibri" w:hAnsi="Calibri" w:cs="Calibri"/>
          <w:sz w:val="24"/>
          <w:szCs w:val="24"/>
          <w:highlight w:val="yellow"/>
        </w:rPr>
        <w:t>click</w:t>
      </w:r>
      <w:r w:rsidR="001D5E5A">
        <w:rPr>
          <w:rFonts w:ascii="Calibri" w:hAnsi="Calibri" w:cs="Calibri"/>
          <w:sz w:val="24"/>
          <w:szCs w:val="24"/>
          <w:highlight w:val="yellow"/>
        </w:rPr>
        <w:t xml:space="preserve"> on the folder</w:t>
      </w:r>
      <w:r w:rsidR="00105F35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>Lifting-Thrusting-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3D 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Coordinates Data </w:t>
      </w:r>
      <w:r w:rsidR="00B21979" w:rsidRPr="00962A58">
        <w:rPr>
          <w:rFonts w:ascii="Calibri" w:hAnsi="Calibri" w:cs="Calibri"/>
          <w:sz w:val="24"/>
          <w:szCs w:val="24"/>
          <w:highlight w:val="yellow"/>
        </w:rPr>
        <w:t xml:space="preserve">&gt; </w:t>
      </w:r>
      <w:r w:rsidR="00822A3A" w:rsidRPr="00962A58">
        <w:rPr>
          <w:rFonts w:ascii="Calibri" w:hAnsi="Calibri" w:cs="Calibri"/>
          <w:b/>
          <w:bCs/>
          <w:sz w:val="24"/>
          <w:szCs w:val="24"/>
          <w:highlight w:val="yellow"/>
        </w:rPr>
        <w:t>Export</w:t>
      </w:r>
      <w:r w:rsidRPr="00962A58">
        <w:rPr>
          <w:rFonts w:ascii="Calibri" w:hAnsi="Calibri" w:cs="Calibri"/>
          <w:sz w:val="24"/>
          <w:szCs w:val="24"/>
          <w:highlight w:val="yellow"/>
        </w:rPr>
        <w:t>,</w:t>
      </w:r>
      <w:r w:rsidR="00822A3A" w:rsidRPr="00962A58">
        <w:rPr>
          <w:rFonts w:ascii="Calibri" w:hAnsi="Calibri" w:cs="Calibri"/>
          <w:sz w:val="24"/>
          <w:szCs w:val="24"/>
          <w:highlight w:val="yellow"/>
        </w:rPr>
        <w:t xml:space="preserve"> check </w:t>
      </w:r>
      <w:r w:rsidR="00822A3A" w:rsidRPr="00457EC5">
        <w:rPr>
          <w:rFonts w:ascii="Calibri" w:hAnsi="Calibri" w:cs="Calibri"/>
          <w:sz w:val="24"/>
          <w:szCs w:val="24"/>
          <w:highlight w:val="yellow"/>
        </w:rPr>
        <w:t xml:space="preserve">Column </w:t>
      </w:r>
      <w:r w:rsidR="001D5E5A" w:rsidRPr="00457EC5">
        <w:rPr>
          <w:rFonts w:ascii="Calibri" w:hAnsi="Calibri" w:cs="Calibri"/>
          <w:sz w:val="24"/>
          <w:szCs w:val="24"/>
          <w:highlight w:val="yellow"/>
        </w:rPr>
        <w:t>Headings</w:t>
      </w:r>
      <w:r w:rsidR="00822A3A" w:rsidRPr="00457EC5">
        <w:rPr>
          <w:rFonts w:ascii="Calibri" w:hAnsi="Calibri" w:cs="Calibri"/>
          <w:sz w:val="24"/>
          <w:szCs w:val="24"/>
          <w:highlight w:val="yellow"/>
        </w:rPr>
        <w:t xml:space="preserve">, Tracking </w:t>
      </w:r>
      <w:r w:rsidR="001D5E5A" w:rsidRPr="00457EC5">
        <w:rPr>
          <w:rFonts w:ascii="Calibri" w:hAnsi="Calibri" w:cs="Calibri"/>
          <w:sz w:val="24"/>
          <w:szCs w:val="24"/>
          <w:highlight w:val="yellow"/>
        </w:rPr>
        <w:t>Names</w:t>
      </w:r>
      <w:r w:rsidR="00822A3A" w:rsidRPr="00457EC5">
        <w:rPr>
          <w:rFonts w:ascii="Calibri" w:hAnsi="Calibri" w:cs="Calibri"/>
          <w:sz w:val="24"/>
          <w:szCs w:val="24"/>
          <w:highlight w:val="yellow"/>
        </w:rPr>
        <w:t xml:space="preserve">, Start </w:t>
      </w:r>
      <w:r w:rsidR="001D5E5A" w:rsidRPr="00457EC5">
        <w:rPr>
          <w:rFonts w:ascii="Calibri" w:hAnsi="Calibri" w:cs="Calibri"/>
          <w:sz w:val="24"/>
          <w:szCs w:val="24"/>
          <w:highlight w:val="yellow"/>
        </w:rPr>
        <w:t xml:space="preserve">Time </w:t>
      </w:r>
      <w:r w:rsidR="00822A3A" w:rsidRPr="00457EC5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1D5E5A" w:rsidRPr="00457EC5">
        <w:rPr>
          <w:rFonts w:ascii="Calibri" w:hAnsi="Calibri" w:cs="Calibri"/>
          <w:sz w:val="24"/>
          <w:szCs w:val="24"/>
          <w:highlight w:val="yellow"/>
        </w:rPr>
        <w:t>F</w:t>
      </w:r>
      <w:r w:rsidR="00822A3A" w:rsidRPr="00457EC5">
        <w:rPr>
          <w:rFonts w:ascii="Calibri" w:hAnsi="Calibri" w:cs="Calibri"/>
          <w:sz w:val="24"/>
          <w:szCs w:val="24"/>
          <w:highlight w:val="yellow"/>
        </w:rPr>
        <w:t xml:space="preserve">requency, Time </w:t>
      </w:r>
      <w:r w:rsidR="001D5E5A" w:rsidRPr="00457EC5">
        <w:rPr>
          <w:rFonts w:ascii="Calibri" w:hAnsi="Calibri" w:cs="Calibri"/>
          <w:sz w:val="24"/>
          <w:szCs w:val="24"/>
          <w:highlight w:val="yellow"/>
        </w:rPr>
        <w:t xml:space="preserve">Information </w:t>
      </w:r>
      <w:r w:rsidR="00822A3A" w:rsidRPr="00457EC5">
        <w:rPr>
          <w:rFonts w:ascii="Calibri" w:hAnsi="Calibri" w:cs="Calibri"/>
          <w:sz w:val="24"/>
          <w:szCs w:val="24"/>
          <w:highlight w:val="yellow"/>
        </w:rPr>
        <w:t xml:space="preserve">in </w:t>
      </w:r>
      <w:r w:rsidR="001D5E5A" w:rsidRPr="00457EC5">
        <w:rPr>
          <w:rFonts w:ascii="Calibri" w:hAnsi="Calibri" w:cs="Calibri"/>
          <w:sz w:val="24"/>
          <w:szCs w:val="24"/>
          <w:highlight w:val="yellow"/>
        </w:rPr>
        <w:t>First Column</w:t>
      </w:r>
      <w:r w:rsidR="00822A3A" w:rsidRPr="00457EC5">
        <w:rPr>
          <w:rFonts w:ascii="Calibri" w:hAnsi="Calibri" w:cs="Calibri"/>
          <w:sz w:val="24"/>
          <w:szCs w:val="24"/>
          <w:highlight w:val="yellow"/>
        </w:rPr>
        <w:t>, X, Y, Z, v(X), v(Y), v(Z)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Pr="00962A58">
        <w:rPr>
          <w:rFonts w:ascii="Calibri" w:hAnsi="Calibri" w:cs="Calibri"/>
          <w:sz w:val="24"/>
          <w:szCs w:val="24"/>
          <w:highlight w:val="yellow"/>
        </w:rPr>
        <w:t xml:space="preserve">in </w:t>
      </w:r>
      <w:r w:rsidR="001D5E5A" w:rsidRPr="00962A58">
        <w:rPr>
          <w:rFonts w:ascii="Calibri" w:hAnsi="Calibri" w:cs="Calibri"/>
          <w:sz w:val="24"/>
          <w:szCs w:val="24"/>
          <w:highlight w:val="yellow"/>
        </w:rPr>
        <w:t>the</w:t>
      </w:r>
      <w:r w:rsidR="001D5E5A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Export </w:t>
      </w:r>
      <w:r w:rsidRPr="00962A58">
        <w:rPr>
          <w:rFonts w:ascii="Calibri" w:hAnsi="Calibri" w:cs="Calibri"/>
          <w:sz w:val="24"/>
          <w:szCs w:val="24"/>
          <w:highlight w:val="yellow"/>
        </w:rPr>
        <w:t>window</w:t>
      </w:r>
    </w:p>
    <w:p w14:paraId="020DF915" w14:textId="77777777" w:rsidR="0052391E" w:rsidRPr="00962A58" w:rsidRDefault="0052391E" w:rsidP="00962A58">
      <w:pPr>
        <w:widowControl/>
        <w:spacing w:before="60" w:after="60"/>
        <w:rPr>
          <w:highlight w:val="yellow"/>
        </w:rPr>
      </w:pPr>
    </w:p>
    <w:p w14:paraId="0AC24031" w14:textId="3BD8E905" w:rsidR="00822A3A" w:rsidRPr="00962A58" w:rsidRDefault="00843F15" w:rsidP="00962A58">
      <w:pPr>
        <w:pStyle w:val="ListParagraph"/>
        <w:widowControl/>
        <w:numPr>
          <w:ilvl w:val="2"/>
          <w:numId w:val="31"/>
        </w:numPr>
        <w:spacing w:before="60" w:after="60"/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962A58">
        <w:rPr>
          <w:rFonts w:ascii="Calibri" w:hAnsi="Calibri" w:cs="Calibri"/>
          <w:sz w:val="24"/>
          <w:szCs w:val="24"/>
          <w:highlight w:val="yellow"/>
        </w:rPr>
        <w:t>C</w:t>
      </w:r>
      <w:r w:rsidR="00C34A95" w:rsidRPr="00962A58">
        <w:rPr>
          <w:rFonts w:ascii="Calibri" w:hAnsi="Calibri" w:cs="Calibri"/>
          <w:sz w:val="24"/>
          <w:szCs w:val="24"/>
          <w:highlight w:val="yellow"/>
        </w:rPr>
        <w:t>lick</w:t>
      </w:r>
      <w:r w:rsidR="00105F35" w:rsidRPr="00962A58">
        <w:rPr>
          <w:rFonts w:ascii="Calibri" w:hAnsi="Calibri" w:cs="Calibri"/>
          <w:sz w:val="24"/>
          <w:szCs w:val="24"/>
          <w:highlight w:val="yellow"/>
        </w:rPr>
        <w:t xml:space="preserve"> the</w:t>
      </w:r>
      <w:r w:rsidR="00822A3A" w:rsidRPr="00962A5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22A3A" w:rsidRPr="00962A5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Export </w:t>
      </w:r>
      <w:r w:rsidR="00822A3A" w:rsidRPr="00962A58">
        <w:rPr>
          <w:rFonts w:ascii="Calibri" w:hAnsi="Calibri" w:cs="Calibri"/>
          <w:sz w:val="24"/>
          <w:szCs w:val="24"/>
          <w:highlight w:val="yellow"/>
        </w:rPr>
        <w:t xml:space="preserve">button to </w:t>
      </w:r>
      <w:r w:rsidR="00C34A95" w:rsidRPr="00962A58">
        <w:rPr>
          <w:rFonts w:ascii="Calibri" w:hAnsi="Calibri" w:cs="Calibri"/>
          <w:sz w:val="24"/>
          <w:szCs w:val="24"/>
          <w:highlight w:val="yellow"/>
        </w:rPr>
        <w:t xml:space="preserve">export </w:t>
      </w:r>
      <w:r w:rsidR="001D5E5A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C34A95" w:rsidRPr="00962A58">
        <w:rPr>
          <w:rFonts w:ascii="Calibri" w:hAnsi="Calibri" w:cs="Calibri"/>
          <w:sz w:val="24"/>
          <w:szCs w:val="24"/>
          <w:highlight w:val="yellow"/>
        </w:rPr>
        <w:t xml:space="preserve">data file (*.txt) with </w:t>
      </w:r>
      <w:r w:rsidR="001D5E5A">
        <w:rPr>
          <w:rFonts w:ascii="Calibri" w:hAnsi="Calibri" w:cs="Calibri"/>
          <w:sz w:val="24"/>
          <w:szCs w:val="24"/>
          <w:highlight w:val="yellow"/>
        </w:rPr>
        <w:t>the</w:t>
      </w:r>
      <w:r w:rsidR="001D5E5A" w:rsidRPr="00962A5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34A95" w:rsidRPr="00962A58">
        <w:rPr>
          <w:rFonts w:ascii="Calibri" w:hAnsi="Calibri" w:cs="Calibri"/>
          <w:sz w:val="24"/>
          <w:szCs w:val="24"/>
          <w:highlight w:val="yellow"/>
        </w:rPr>
        <w:t>customized name</w:t>
      </w:r>
      <w:r w:rsidR="00822A3A" w:rsidRPr="00962A58">
        <w:rPr>
          <w:rFonts w:ascii="Calibri" w:hAnsi="Calibri" w:cs="Calibri"/>
          <w:sz w:val="24"/>
          <w:szCs w:val="24"/>
          <w:highlight w:val="yellow"/>
        </w:rPr>
        <w:t>.</w:t>
      </w:r>
      <w:r w:rsidR="005B3334" w:rsidRPr="00962A5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D5E5A">
        <w:rPr>
          <w:rFonts w:ascii="Calibri" w:hAnsi="Calibri" w:cs="Calibri"/>
          <w:sz w:val="24"/>
          <w:szCs w:val="24"/>
          <w:highlight w:val="yellow"/>
        </w:rPr>
        <w:t>Export t</w:t>
      </w:r>
      <w:r w:rsidR="000F4882" w:rsidRPr="00962A58">
        <w:rPr>
          <w:rFonts w:ascii="Calibri" w:hAnsi="Calibri" w:cs="Calibri"/>
          <w:sz w:val="24"/>
          <w:szCs w:val="24"/>
          <w:highlight w:val="yellow"/>
        </w:rPr>
        <w:t xml:space="preserve">he data file of </w:t>
      </w:r>
      <w:r w:rsidR="001D5E5A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1D5E5A" w:rsidRPr="00962A58">
        <w:rPr>
          <w:rFonts w:ascii="Calibri" w:hAnsi="Calibri" w:cs="Calibri"/>
          <w:b/>
          <w:bCs/>
          <w:sz w:val="24"/>
          <w:szCs w:val="24"/>
          <w:highlight w:val="yellow"/>
        </w:rPr>
        <w:t>Twirling Camera Group</w:t>
      </w:r>
      <w:r w:rsidR="001D5E5A" w:rsidRPr="00962A5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F4882" w:rsidRPr="00962A58">
        <w:rPr>
          <w:rFonts w:ascii="Calibri" w:hAnsi="Calibri" w:cs="Calibri"/>
          <w:sz w:val="24"/>
          <w:szCs w:val="24"/>
          <w:highlight w:val="yellow"/>
        </w:rPr>
        <w:t>in the same way.</w:t>
      </w:r>
    </w:p>
    <w:p w14:paraId="0A40D48C" w14:textId="77777777" w:rsidR="000F4882" w:rsidRPr="00962A58" w:rsidRDefault="000F4882" w:rsidP="00962A58">
      <w:pPr>
        <w:rPr>
          <w:highlight w:val="yellow"/>
          <w:lang w:eastAsia="zh-CN"/>
        </w:rPr>
      </w:pPr>
    </w:p>
    <w:bookmarkEnd w:id="3"/>
    <w:p w14:paraId="7CEA3DD5" w14:textId="563676E8" w:rsidR="00E47896" w:rsidRPr="00457EC5" w:rsidRDefault="00822A3A" w:rsidP="00962A58">
      <w:pPr>
        <w:pStyle w:val="ListParagraph"/>
        <w:numPr>
          <w:ilvl w:val="0"/>
          <w:numId w:val="32"/>
        </w:numPr>
        <w:ind w:left="0" w:firstLineChars="0" w:firstLine="0"/>
        <w:rPr>
          <w:rFonts w:ascii="Calibri" w:hAnsi="Calibri" w:cs="Calibri"/>
          <w:b/>
          <w:bCs/>
          <w:sz w:val="24"/>
          <w:szCs w:val="24"/>
        </w:rPr>
      </w:pPr>
      <w:r w:rsidRPr="00457EC5">
        <w:rPr>
          <w:rFonts w:ascii="Calibri" w:hAnsi="Calibri" w:cs="Calibri"/>
          <w:b/>
          <w:bCs/>
          <w:sz w:val="24"/>
          <w:szCs w:val="24"/>
        </w:rPr>
        <w:t>Data analysis</w:t>
      </w:r>
    </w:p>
    <w:p w14:paraId="2DB58572" w14:textId="77777777" w:rsidR="008B6A1D" w:rsidRPr="0089491B" w:rsidRDefault="008B6A1D" w:rsidP="00962A58">
      <w:pPr>
        <w:rPr>
          <w:b/>
          <w:bCs/>
        </w:rPr>
      </w:pPr>
    </w:p>
    <w:p w14:paraId="766F2A17" w14:textId="0B466F39" w:rsidR="007120D4" w:rsidRPr="0089491B" w:rsidRDefault="001D5E5A" w:rsidP="00962A58">
      <w:pPr>
        <w:pStyle w:val="paragraph"/>
        <w:spacing w:before="0" w:beforeAutospacing="0" w:after="0" w:afterAutospacing="0"/>
        <w:jc w:val="both"/>
        <w:rPr>
          <w:rFonts w:ascii="Calibri" w:hAnsi="Calibri" w:cs="Calibri"/>
          <w:color w:val="000000"/>
        </w:rPr>
      </w:pPr>
      <w:r w:rsidRPr="0089491B">
        <w:rPr>
          <w:rFonts w:ascii="Calibri" w:hAnsi="Calibri" w:cs="Calibri"/>
          <w:color w:val="000000"/>
        </w:rPr>
        <w:t xml:space="preserve">NOTE: </w:t>
      </w:r>
      <w:r w:rsidR="009B65EF" w:rsidRPr="0089491B">
        <w:rPr>
          <w:rFonts w:ascii="Calibri" w:hAnsi="Calibri" w:cs="Calibri"/>
          <w:color w:val="000000"/>
        </w:rPr>
        <w:t xml:space="preserve">An original PHP script is used to browse and analyze the data files exported by </w:t>
      </w:r>
      <w:r w:rsidRPr="0089491B">
        <w:rPr>
          <w:rFonts w:ascii="Calibri" w:eastAsia="DengXian" w:hAnsi="Calibri" w:cs="Calibri"/>
        </w:rPr>
        <w:t>the motion capture and analysis software</w:t>
      </w:r>
      <w:r w:rsidRPr="0089491B">
        <w:rPr>
          <w:rFonts w:ascii="Calibri" w:hAnsi="Calibri" w:cs="Calibri"/>
          <w:color w:val="000000"/>
        </w:rPr>
        <w:t>.</w:t>
      </w:r>
      <w:r w:rsidR="00043DB0" w:rsidRPr="0089491B">
        <w:rPr>
          <w:rFonts w:ascii="Calibri" w:hAnsi="Calibri" w:cs="Calibri"/>
          <w:color w:val="000000"/>
        </w:rPr>
        <w:t xml:space="preserve"> </w:t>
      </w:r>
      <w:r w:rsidRPr="0089491B">
        <w:rPr>
          <w:rFonts w:ascii="Calibri" w:hAnsi="Calibri" w:cs="Calibri"/>
          <w:color w:val="000000"/>
        </w:rPr>
        <w:t xml:space="preserve">All </w:t>
      </w:r>
      <w:r w:rsidR="00043DB0" w:rsidRPr="0089491B">
        <w:rPr>
          <w:rFonts w:ascii="Calibri" w:hAnsi="Calibri" w:cs="Calibri"/>
          <w:color w:val="000000"/>
        </w:rPr>
        <w:t>the source code</w:t>
      </w:r>
      <w:r w:rsidR="00693829">
        <w:rPr>
          <w:rFonts w:ascii="Calibri" w:hAnsi="Calibri" w:cs="Calibri"/>
          <w:color w:val="000000"/>
        </w:rPr>
        <w:t xml:space="preserve"> has been</w:t>
      </w:r>
      <w:r w:rsidR="00043DB0" w:rsidRPr="0089491B">
        <w:rPr>
          <w:rFonts w:ascii="Calibri" w:hAnsi="Calibri" w:cs="Calibri"/>
          <w:color w:val="000000"/>
        </w:rPr>
        <w:t xml:space="preserve"> shared in a GitHub repository</w:t>
      </w:r>
      <w:r w:rsidR="00287D48">
        <w:rPr>
          <w:rFonts w:ascii="Calibri" w:hAnsi="Calibri" w:cs="Calibri"/>
          <w:color w:val="000000"/>
        </w:rPr>
        <w:fldChar w:fldCharType="begin"/>
      </w:r>
      <w:r w:rsidR="00287D48">
        <w:rPr>
          <w:rFonts w:ascii="Calibri" w:hAnsi="Calibri" w:cs="Calibri"/>
          <w:color w:val="000000"/>
        </w:rPr>
        <w:instrText xml:space="preserve"> ADDIN EN.CITE &lt;EndNote&gt;&lt;Cite&gt;&lt;Author&gt;Tang&lt;/Author&gt;&lt;Year&gt;2021&lt;/Year&gt;&lt;RecNum&gt;56&lt;/RecNum&gt;&lt;DisplayText&gt;&lt;style face="superscript"&gt;20&lt;/style&gt;&lt;/DisplayText&gt;&lt;record&gt;&lt;rec-number&gt;56&lt;/rec-number&gt;&lt;foreign-keys&gt;&lt;key app="EN" db-id="xx5xdp05hprdwvezv92vxxa00v0tvtatx202" timestamp="1633655985"&gt;56&lt;/key&gt;&lt;/foreign-keys&gt;&lt;ref-type name="Web Page"&gt;12&lt;/ref-type&gt;&lt;contributors&gt;&lt;authors&gt;&lt;author&gt;Tang, W. C.&lt;/author&gt;&lt;author&gt;Xu, L. L.&lt;/author&gt;&lt;author&gt;Wang, B. G.&lt;/author&gt;&lt;author&gt;Wang, F.&lt;/author&gt;&lt;author&gt;Yang, H. Y.&lt;/author&gt;&lt;/authors&gt;&lt;/contributors&gt;&lt;titles&gt;&lt;title&gt;Acupuncture Manipulation Analysis (AMA) Version 1.1&lt;/title&gt;&lt;/titles&gt;&lt;dates&gt;&lt;year&gt;2021&lt;/year&gt;&lt;/dates&gt;&lt;pub-location&gt;Shanghai&lt;/pub-location&gt;&lt;publisher&gt;Shanghai University of Traditional Chinese Medicine&lt;/publisher&gt;&lt;urls&gt;&lt;related-urls&gt;&lt;url&gt;https://github.com/SHUTCM-tcme/AMA&lt;/url&gt;&lt;/related-urls&gt;&lt;/urls&gt;&lt;/record&gt;&lt;/Cite&gt;&lt;/EndNote&gt;</w:instrText>
      </w:r>
      <w:r w:rsidR="00287D48">
        <w:rPr>
          <w:rFonts w:ascii="Calibri" w:hAnsi="Calibri" w:cs="Calibri"/>
          <w:color w:val="000000"/>
        </w:rPr>
        <w:fldChar w:fldCharType="separate"/>
      </w:r>
      <w:r w:rsidR="00287D48" w:rsidRPr="00287D48">
        <w:rPr>
          <w:rFonts w:ascii="Calibri" w:hAnsi="Calibri" w:cs="Calibri"/>
          <w:noProof/>
          <w:color w:val="000000"/>
          <w:vertAlign w:val="superscript"/>
        </w:rPr>
        <w:t>20</w:t>
      </w:r>
      <w:r w:rsidR="00287D48">
        <w:rPr>
          <w:rFonts w:ascii="Calibri" w:hAnsi="Calibri" w:cs="Calibri"/>
          <w:color w:val="000000"/>
        </w:rPr>
        <w:fldChar w:fldCharType="end"/>
      </w:r>
      <w:r w:rsidR="009B65EF" w:rsidRPr="0089491B">
        <w:rPr>
          <w:rFonts w:ascii="Calibri" w:hAnsi="Calibri" w:cs="Calibri"/>
          <w:color w:val="000000"/>
        </w:rPr>
        <w:t xml:space="preserve">. </w:t>
      </w:r>
    </w:p>
    <w:p w14:paraId="65F42FCD" w14:textId="77777777" w:rsidR="008B6A1D" w:rsidRPr="00457EC5" w:rsidRDefault="008B6A1D" w:rsidP="00962A58">
      <w:pPr>
        <w:pStyle w:val="paragraph"/>
        <w:spacing w:before="0" w:beforeAutospacing="0" w:after="0" w:afterAutospacing="0"/>
        <w:jc w:val="both"/>
        <w:rPr>
          <w:rFonts w:ascii="Calibri" w:hAnsi="Calibri" w:cs="Calibri"/>
          <w:color w:val="000000"/>
        </w:rPr>
      </w:pPr>
    </w:p>
    <w:p w14:paraId="262926E0" w14:textId="45EBF817" w:rsidR="007120D4" w:rsidRPr="00457EC5" w:rsidRDefault="009B65EF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hAnsi="Calibri" w:cs="Calibri"/>
          <w:color w:val="000000"/>
          <w:sz w:val="24"/>
          <w:szCs w:val="24"/>
        </w:rPr>
      </w:pPr>
      <w:r w:rsidRPr="00457EC5">
        <w:rPr>
          <w:rFonts w:ascii="Calibri" w:hAnsi="Calibri" w:cs="Calibri"/>
          <w:color w:val="000000"/>
          <w:sz w:val="24"/>
          <w:szCs w:val="24"/>
        </w:rPr>
        <w:t>After the data files</w:t>
      </w:r>
      <w:r w:rsidR="002B199A" w:rsidRPr="00457EC5">
        <w:rPr>
          <w:rFonts w:ascii="Calibri" w:hAnsi="Calibri" w:cs="Calibri"/>
          <w:color w:val="000000"/>
          <w:sz w:val="24"/>
          <w:szCs w:val="24"/>
        </w:rPr>
        <w:t xml:space="preserve"> exported from </w:t>
      </w:r>
      <w:r w:rsidR="001D5E5A" w:rsidRPr="00457EC5">
        <w:rPr>
          <w:rFonts w:ascii="Calibri" w:eastAsia="DengXian" w:hAnsi="Calibri" w:cs="Calibri"/>
          <w:sz w:val="24"/>
          <w:szCs w:val="24"/>
        </w:rPr>
        <w:t xml:space="preserve">the motion capture and analysis software 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are uploaded to a specific 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>server fold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er running this script, </w:t>
      </w:r>
      <w:r w:rsidR="007120D4" w:rsidRPr="00457EC5">
        <w:rPr>
          <w:rFonts w:ascii="Calibri" w:hAnsi="Calibri" w:cs="Calibri"/>
          <w:color w:val="000000"/>
          <w:sz w:val="24"/>
          <w:szCs w:val="24"/>
        </w:rPr>
        <w:t xml:space="preserve">open the script and input the </w:t>
      </w:r>
      <w:r w:rsidR="003B1CD6" w:rsidRPr="00457EC5">
        <w:rPr>
          <w:rFonts w:ascii="Calibri" w:hAnsi="Calibri" w:cs="Calibri"/>
          <w:b/>
          <w:bCs/>
          <w:color w:val="000000"/>
          <w:sz w:val="24"/>
          <w:szCs w:val="24"/>
        </w:rPr>
        <w:t>U</w:t>
      </w:r>
      <w:r w:rsidR="007120D4" w:rsidRPr="00457EC5">
        <w:rPr>
          <w:rFonts w:ascii="Calibri" w:hAnsi="Calibri" w:cs="Calibri"/>
          <w:b/>
          <w:bCs/>
          <w:color w:val="000000"/>
          <w:sz w:val="24"/>
          <w:szCs w:val="24"/>
        </w:rPr>
        <w:t>sername</w:t>
      </w:r>
      <w:r w:rsidR="007120D4" w:rsidRPr="00457EC5">
        <w:rPr>
          <w:rFonts w:ascii="Calibri" w:hAnsi="Calibri" w:cs="Calibri"/>
          <w:color w:val="000000"/>
          <w:sz w:val="24"/>
          <w:szCs w:val="24"/>
        </w:rPr>
        <w:t xml:space="preserve"> and </w:t>
      </w:r>
      <w:r w:rsidR="003B1CD6" w:rsidRPr="00457EC5">
        <w:rPr>
          <w:rFonts w:ascii="Calibri" w:hAnsi="Calibri" w:cs="Calibri"/>
          <w:b/>
          <w:bCs/>
          <w:color w:val="000000"/>
          <w:sz w:val="24"/>
          <w:szCs w:val="24"/>
        </w:rPr>
        <w:t>P</w:t>
      </w:r>
      <w:r w:rsidR="007120D4" w:rsidRPr="00457EC5">
        <w:rPr>
          <w:rFonts w:ascii="Calibri" w:hAnsi="Calibri" w:cs="Calibri"/>
          <w:b/>
          <w:bCs/>
          <w:color w:val="000000"/>
          <w:sz w:val="24"/>
          <w:szCs w:val="24"/>
        </w:rPr>
        <w:t>assword</w:t>
      </w:r>
      <w:r w:rsidR="007120D4" w:rsidRPr="00457EC5">
        <w:rPr>
          <w:rFonts w:ascii="Calibri" w:hAnsi="Calibri" w:cs="Calibri"/>
          <w:color w:val="000000"/>
          <w:sz w:val="24"/>
          <w:szCs w:val="24"/>
        </w:rPr>
        <w:t xml:space="preserve"> to log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 </w:t>
      </w:r>
      <w:r w:rsidR="007120D4" w:rsidRPr="00457EC5">
        <w:rPr>
          <w:rFonts w:ascii="Calibri" w:hAnsi="Calibri" w:cs="Calibri"/>
          <w:color w:val="000000"/>
          <w:sz w:val="24"/>
          <w:szCs w:val="24"/>
        </w:rPr>
        <w:t>in.</w:t>
      </w:r>
    </w:p>
    <w:p w14:paraId="1400FF52" w14:textId="77777777" w:rsidR="008B6A1D" w:rsidRPr="00457EC5" w:rsidRDefault="008B6A1D" w:rsidP="00962A58">
      <w:pPr>
        <w:pStyle w:val="paragraph"/>
        <w:spacing w:before="0" w:beforeAutospacing="0" w:after="0" w:afterAutospacing="0"/>
        <w:jc w:val="both"/>
        <w:rPr>
          <w:rFonts w:ascii="Calibri" w:hAnsi="Calibri" w:cs="Calibri"/>
          <w:color w:val="000000"/>
        </w:rPr>
      </w:pPr>
    </w:p>
    <w:p w14:paraId="6AFA758B" w14:textId="278FED93" w:rsidR="007120D4" w:rsidRPr="00457EC5" w:rsidRDefault="007120D4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hAnsi="Calibri" w:cs="Calibri"/>
          <w:color w:val="000000"/>
          <w:sz w:val="24"/>
          <w:szCs w:val="24"/>
        </w:rPr>
      </w:pPr>
      <w:r w:rsidRPr="00457EC5">
        <w:rPr>
          <w:rFonts w:ascii="Calibri" w:hAnsi="Calibri" w:cs="Calibri"/>
          <w:color w:val="000000"/>
          <w:sz w:val="24"/>
          <w:szCs w:val="24"/>
        </w:rPr>
        <w:t xml:space="preserve">Click 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on </w:t>
      </w:r>
      <w:r w:rsidRPr="00457EC5">
        <w:rPr>
          <w:rFonts w:ascii="Calibri" w:hAnsi="Calibri" w:cs="Calibri"/>
          <w:b/>
          <w:bCs/>
          <w:color w:val="000000"/>
          <w:sz w:val="24"/>
          <w:szCs w:val="24"/>
        </w:rPr>
        <w:t>Add New Participant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, select the </w:t>
      </w:r>
      <w:r w:rsidRPr="00457EC5">
        <w:rPr>
          <w:rFonts w:ascii="Calibri" w:hAnsi="Calibri" w:cs="Calibri"/>
          <w:b/>
          <w:bCs/>
          <w:color w:val="000000"/>
          <w:sz w:val="24"/>
          <w:szCs w:val="24"/>
        </w:rPr>
        <w:t xml:space="preserve">Participant </w:t>
      </w:r>
      <w:r w:rsidR="001D5E5A" w:rsidRPr="00457EC5">
        <w:rPr>
          <w:rFonts w:ascii="Calibri" w:hAnsi="Calibri" w:cs="Calibri"/>
          <w:b/>
          <w:bCs/>
          <w:color w:val="000000"/>
          <w:sz w:val="24"/>
          <w:szCs w:val="24"/>
        </w:rPr>
        <w:t>Type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 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and </w:t>
      </w:r>
      <w:r w:rsidR="001D5E5A" w:rsidRPr="00457EC5">
        <w:rPr>
          <w:rFonts w:ascii="Calibri" w:hAnsi="Calibri" w:cs="Calibri"/>
          <w:b/>
          <w:bCs/>
          <w:color w:val="000000"/>
          <w:sz w:val="24"/>
          <w:szCs w:val="24"/>
        </w:rPr>
        <w:t>Gender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, </w:t>
      </w:r>
      <w:r w:rsidR="003B1CD6" w:rsidRPr="00457EC5">
        <w:rPr>
          <w:rFonts w:ascii="Calibri" w:hAnsi="Calibri" w:cs="Calibri"/>
          <w:color w:val="000000"/>
          <w:sz w:val="24"/>
          <w:szCs w:val="24"/>
        </w:rPr>
        <w:t xml:space="preserve">and 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input the </w:t>
      </w:r>
      <w:r w:rsidRPr="00457EC5">
        <w:rPr>
          <w:rFonts w:ascii="Calibri" w:hAnsi="Calibri" w:cs="Calibri"/>
          <w:b/>
          <w:bCs/>
          <w:color w:val="000000"/>
          <w:sz w:val="24"/>
          <w:szCs w:val="24"/>
        </w:rPr>
        <w:t xml:space="preserve">Participant </w:t>
      </w:r>
      <w:r w:rsidR="001D5E5A" w:rsidRPr="00457EC5">
        <w:rPr>
          <w:rFonts w:ascii="Calibri" w:hAnsi="Calibri" w:cs="Calibri"/>
          <w:b/>
          <w:bCs/>
          <w:color w:val="000000"/>
          <w:sz w:val="24"/>
          <w:szCs w:val="24"/>
        </w:rPr>
        <w:t>Name</w:t>
      </w:r>
      <w:r w:rsidRPr="00457EC5">
        <w:rPr>
          <w:rFonts w:ascii="Calibri" w:hAnsi="Calibri" w:cs="Calibri"/>
          <w:b/>
          <w:bCs/>
          <w:color w:val="000000"/>
          <w:sz w:val="24"/>
          <w:szCs w:val="24"/>
        </w:rPr>
        <w:t xml:space="preserve">, </w:t>
      </w:r>
      <w:r w:rsidR="001D5E5A" w:rsidRPr="00457EC5">
        <w:rPr>
          <w:rFonts w:ascii="Calibri" w:hAnsi="Calibri" w:cs="Calibri"/>
          <w:b/>
          <w:bCs/>
          <w:color w:val="000000"/>
          <w:sz w:val="24"/>
          <w:szCs w:val="24"/>
        </w:rPr>
        <w:t xml:space="preserve">Age, 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and </w:t>
      </w:r>
      <w:r w:rsidRPr="00457EC5">
        <w:rPr>
          <w:rFonts w:ascii="Calibri" w:hAnsi="Calibri" w:cs="Calibri"/>
          <w:b/>
          <w:bCs/>
          <w:color w:val="000000"/>
          <w:sz w:val="24"/>
          <w:szCs w:val="24"/>
        </w:rPr>
        <w:t xml:space="preserve">Practice Time 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in the </w:t>
      </w:r>
      <w:r w:rsidR="004C4D95" w:rsidRPr="00457EC5">
        <w:rPr>
          <w:rFonts w:ascii="Calibri" w:hAnsi="Calibri" w:cs="Calibri"/>
          <w:color w:val="000000"/>
          <w:sz w:val="24"/>
          <w:szCs w:val="24"/>
        </w:rPr>
        <w:t>pop-up page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; </w:t>
      </w:r>
      <w:r w:rsidR="004C4D95" w:rsidRPr="00457EC5">
        <w:rPr>
          <w:rFonts w:ascii="Calibri" w:hAnsi="Calibri" w:cs="Calibri"/>
          <w:color w:val="000000"/>
          <w:sz w:val="24"/>
          <w:szCs w:val="24"/>
        </w:rPr>
        <w:t>click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 on</w:t>
      </w:r>
      <w:r w:rsidR="004C4D95" w:rsidRPr="00457EC5">
        <w:rPr>
          <w:rFonts w:ascii="Calibri" w:hAnsi="Calibri" w:cs="Calibri"/>
          <w:color w:val="000000"/>
          <w:sz w:val="24"/>
          <w:szCs w:val="24"/>
        </w:rPr>
        <w:t xml:space="preserve"> </w:t>
      </w:r>
      <w:r w:rsidR="003B1CD6" w:rsidRPr="00457EC5">
        <w:rPr>
          <w:rFonts w:ascii="Calibri" w:hAnsi="Calibri" w:cs="Calibri"/>
          <w:b/>
          <w:bCs/>
          <w:color w:val="000000"/>
          <w:sz w:val="24"/>
          <w:szCs w:val="24"/>
        </w:rPr>
        <w:t>S</w:t>
      </w:r>
      <w:r w:rsidR="004C4D95" w:rsidRPr="00457EC5">
        <w:rPr>
          <w:rFonts w:ascii="Calibri" w:hAnsi="Calibri" w:cs="Calibri"/>
          <w:b/>
          <w:bCs/>
          <w:color w:val="000000"/>
          <w:sz w:val="24"/>
          <w:szCs w:val="24"/>
        </w:rPr>
        <w:t xml:space="preserve">ubmit </w:t>
      </w:r>
      <w:r w:rsidR="004C4D95" w:rsidRPr="00457EC5">
        <w:rPr>
          <w:rFonts w:ascii="Calibri" w:hAnsi="Calibri" w:cs="Calibri"/>
          <w:color w:val="000000"/>
          <w:sz w:val="24"/>
          <w:szCs w:val="24"/>
        </w:rPr>
        <w:t>to finish adding</w:t>
      </w:r>
      <w:r w:rsidR="00F15669" w:rsidRPr="00457EC5">
        <w:rPr>
          <w:rFonts w:ascii="Calibri" w:hAnsi="Calibri" w:cs="Calibri"/>
          <w:color w:val="000000"/>
          <w:sz w:val="24"/>
          <w:szCs w:val="24"/>
        </w:rPr>
        <w:t xml:space="preserve"> a</w:t>
      </w:r>
      <w:r w:rsidR="004C4D95" w:rsidRPr="00457EC5">
        <w:rPr>
          <w:rFonts w:ascii="Calibri" w:hAnsi="Calibri" w:cs="Calibri"/>
          <w:color w:val="000000"/>
          <w:sz w:val="24"/>
          <w:szCs w:val="24"/>
        </w:rPr>
        <w:t xml:space="preserve"> new participant.</w:t>
      </w:r>
    </w:p>
    <w:p w14:paraId="29357362" w14:textId="77777777" w:rsidR="008B6A1D" w:rsidRPr="00457EC5" w:rsidRDefault="008B6A1D" w:rsidP="00962A58">
      <w:pPr>
        <w:pStyle w:val="paragraph"/>
        <w:spacing w:before="0" w:beforeAutospacing="0" w:after="0" w:afterAutospacing="0"/>
        <w:jc w:val="both"/>
        <w:rPr>
          <w:rFonts w:ascii="Calibri" w:hAnsi="Calibri" w:cs="Calibri"/>
          <w:color w:val="000000"/>
        </w:rPr>
      </w:pPr>
    </w:p>
    <w:p w14:paraId="0ED2146F" w14:textId="0AA756C3" w:rsidR="007120D4" w:rsidRPr="00457EC5" w:rsidRDefault="004C4D95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hAnsi="Calibri" w:cs="Calibri"/>
          <w:color w:val="000000"/>
          <w:sz w:val="24"/>
          <w:szCs w:val="24"/>
        </w:rPr>
      </w:pPr>
      <w:r w:rsidRPr="00457EC5">
        <w:rPr>
          <w:rFonts w:ascii="Calibri" w:hAnsi="Calibri" w:cs="Calibri"/>
          <w:color w:val="000000"/>
          <w:sz w:val="24"/>
          <w:szCs w:val="24"/>
        </w:rPr>
        <w:t>Click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 on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 </w:t>
      </w:r>
      <w:r w:rsidRPr="00457EC5">
        <w:rPr>
          <w:rFonts w:ascii="Calibri" w:hAnsi="Calibri" w:cs="Calibri"/>
          <w:b/>
          <w:bCs/>
          <w:color w:val="000000"/>
          <w:sz w:val="24"/>
          <w:szCs w:val="24"/>
        </w:rPr>
        <w:t xml:space="preserve">Add </w:t>
      </w:r>
      <w:r w:rsidR="001D5E5A" w:rsidRPr="00457EC5">
        <w:rPr>
          <w:rFonts w:ascii="Calibri" w:hAnsi="Calibri" w:cs="Calibri"/>
          <w:b/>
          <w:bCs/>
          <w:color w:val="000000"/>
          <w:sz w:val="24"/>
          <w:szCs w:val="24"/>
        </w:rPr>
        <w:t>New Record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 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corresponding to the newly added participant in the list page, </w:t>
      </w:r>
      <w:r w:rsidR="000750EB" w:rsidRPr="00457EC5">
        <w:rPr>
          <w:rFonts w:ascii="Calibri" w:hAnsi="Calibri" w:cs="Calibri"/>
          <w:color w:val="000000"/>
          <w:sz w:val="24"/>
          <w:szCs w:val="24"/>
        </w:rPr>
        <w:t xml:space="preserve">then 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input the </w:t>
      </w:r>
      <w:r w:rsidRPr="00457EC5">
        <w:rPr>
          <w:rFonts w:ascii="Calibri" w:hAnsi="Calibri" w:cs="Calibri"/>
          <w:b/>
          <w:bCs/>
          <w:color w:val="000000"/>
          <w:sz w:val="24"/>
          <w:szCs w:val="24"/>
        </w:rPr>
        <w:t xml:space="preserve">Folder </w:t>
      </w:r>
      <w:r w:rsidR="001D5E5A" w:rsidRPr="00457EC5">
        <w:rPr>
          <w:rFonts w:ascii="Calibri" w:hAnsi="Calibri" w:cs="Calibri"/>
          <w:b/>
          <w:bCs/>
          <w:color w:val="000000"/>
          <w:sz w:val="24"/>
          <w:szCs w:val="24"/>
        </w:rPr>
        <w:t>Name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 </w:t>
      </w:r>
      <w:r w:rsidRPr="00457EC5">
        <w:rPr>
          <w:rFonts w:ascii="Calibri" w:hAnsi="Calibri" w:cs="Calibri"/>
          <w:color w:val="000000"/>
          <w:sz w:val="24"/>
          <w:szCs w:val="24"/>
        </w:rPr>
        <w:t>contain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>ing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 the</w:t>
      </w:r>
      <w:r w:rsidR="004E4B5D" w:rsidRPr="00457EC5">
        <w:rPr>
          <w:rFonts w:ascii="Calibri" w:hAnsi="Calibri" w:cs="Calibri"/>
          <w:color w:val="000000"/>
          <w:sz w:val="24"/>
          <w:szCs w:val="24"/>
        </w:rPr>
        <w:t xml:space="preserve"> uploaded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 data files of </w:t>
      </w:r>
      <w:r w:rsidR="001D5E5A" w:rsidRPr="00457EC5">
        <w:rPr>
          <w:rFonts w:ascii="Calibri" w:eastAsia="DengXian" w:hAnsi="Calibri" w:cs="Calibri"/>
          <w:sz w:val="24"/>
          <w:szCs w:val="24"/>
        </w:rPr>
        <w:t xml:space="preserve">the motion capture and analysis </w:t>
      </w:r>
      <w:r w:rsidR="001D5E5A" w:rsidRPr="00457EC5">
        <w:rPr>
          <w:rFonts w:ascii="Calibri" w:eastAsia="DengXian" w:hAnsi="Calibri" w:cs="Calibri"/>
          <w:sz w:val="24"/>
          <w:szCs w:val="24"/>
        </w:rPr>
        <w:lastRenderedPageBreak/>
        <w:t xml:space="preserve">software </w:t>
      </w:r>
      <w:r w:rsidRPr="00457EC5">
        <w:rPr>
          <w:rFonts w:ascii="Calibri" w:hAnsi="Calibri" w:cs="Calibri"/>
          <w:color w:val="000000"/>
          <w:sz w:val="24"/>
          <w:szCs w:val="24"/>
        </w:rPr>
        <w:t>and select the</w:t>
      </w:r>
      <w:r w:rsidRPr="00457EC5">
        <w:rPr>
          <w:rFonts w:ascii="Calibri" w:hAnsi="Calibri" w:cs="Calibri"/>
          <w:b/>
          <w:bCs/>
          <w:color w:val="000000"/>
          <w:sz w:val="24"/>
          <w:szCs w:val="24"/>
        </w:rPr>
        <w:t xml:space="preserve"> Operation </w:t>
      </w:r>
      <w:r w:rsidR="001D5E5A" w:rsidRPr="00457EC5">
        <w:rPr>
          <w:rFonts w:ascii="Calibri" w:hAnsi="Calibri" w:cs="Calibri"/>
          <w:b/>
          <w:bCs/>
          <w:color w:val="000000"/>
          <w:sz w:val="24"/>
          <w:szCs w:val="24"/>
        </w:rPr>
        <w:t>Date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; </w:t>
      </w:r>
      <w:r w:rsidRPr="00457EC5">
        <w:rPr>
          <w:rFonts w:ascii="Calibri" w:hAnsi="Calibri" w:cs="Calibri"/>
          <w:color w:val="000000"/>
          <w:sz w:val="24"/>
          <w:szCs w:val="24"/>
        </w:rPr>
        <w:t>click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 on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 </w:t>
      </w:r>
      <w:r w:rsidR="000750EB" w:rsidRPr="00457EC5">
        <w:rPr>
          <w:rFonts w:ascii="Calibri" w:hAnsi="Calibri" w:cs="Calibri"/>
          <w:b/>
          <w:bCs/>
          <w:color w:val="000000"/>
          <w:sz w:val="24"/>
          <w:szCs w:val="24"/>
        </w:rPr>
        <w:t>Submit</w:t>
      </w:r>
      <w:r w:rsidR="000750EB" w:rsidRPr="00457EC5">
        <w:rPr>
          <w:rFonts w:ascii="Calibri" w:hAnsi="Calibri" w:cs="Calibri"/>
          <w:color w:val="000000"/>
          <w:sz w:val="24"/>
          <w:szCs w:val="24"/>
        </w:rPr>
        <w:t xml:space="preserve"> </w:t>
      </w:r>
      <w:r w:rsidRPr="00457EC5">
        <w:rPr>
          <w:rFonts w:ascii="Calibri" w:hAnsi="Calibri" w:cs="Calibri"/>
          <w:color w:val="000000"/>
          <w:sz w:val="24"/>
          <w:szCs w:val="24"/>
        </w:rPr>
        <w:t>to continue.</w:t>
      </w:r>
    </w:p>
    <w:p w14:paraId="4C29E3CF" w14:textId="77777777" w:rsidR="008B6A1D" w:rsidRPr="00457EC5" w:rsidRDefault="008B6A1D" w:rsidP="00962A58">
      <w:pPr>
        <w:pStyle w:val="paragraph"/>
        <w:spacing w:before="0" w:beforeAutospacing="0" w:after="0" w:afterAutospacing="0"/>
        <w:jc w:val="both"/>
        <w:rPr>
          <w:rFonts w:ascii="Calibri" w:hAnsi="Calibri" w:cs="Calibri"/>
          <w:color w:val="000000"/>
        </w:rPr>
      </w:pPr>
    </w:p>
    <w:p w14:paraId="7833F97E" w14:textId="14254A06" w:rsidR="004C4D95" w:rsidRPr="00457EC5" w:rsidRDefault="00602AEF" w:rsidP="00962A58">
      <w:pPr>
        <w:pStyle w:val="ListParagraph"/>
        <w:numPr>
          <w:ilvl w:val="1"/>
          <w:numId w:val="32"/>
        </w:numPr>
        <w:ind w:left="0" w:firstLineChars="0" w:firstLine="0"/>
        <w:rPr>
          <w:rFonts w:ascii="Calibri" w:hAnsi="Calibri" w:cs="Calibri"/>
          <w:color w:val="000000"/>
          <w:sz w:val="24"/>
          <w:szCs w:val="24"/>
        </w:rPr>
      </w:pPr>
      <w:r w:rsidRPr="00457EC5">
        <w:rPr>
          <w:rFonts w:ascii="Calibri" w:hAnsi="Calibri" w:cs="Calibri"/>
          <w:color w:val="000000"/>
          <w:sz w:val="24"/>
          <w:szCs w:val="24"/>
        </w:rPr>
        <w:t>Click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 on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 </w:t>
      </w:r>
      <w:r w:rsidRPr="00457EC5">
        <w:rPr>
          <w:rFonts w:ascii="Calibri" w:hAnsi="Calibri" w:cs="Calibri"/>
          <w:b/>
          <w:bCs/>
          <w:color w:val="000000"/>
          <w:sz w:val="24"/>
          <w:szCs w:val="24"/>
        </w:rPr>
        <w:t>Analysis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 corresponding to the newly added operation record, </w:t>
      </w:r>
      <w:r w:rsidR="003B1CD6" w:rsidRPr="00457EC5">
        <w:rPr>
          <w:rFonts w:ascii="Calibri" w:hAnsi="Calibri" w:cs="Calibri"/>
          <w:color w:val="000000"/>
          <w:sz w:val="24"/>
          <w:szCs w:val="24"/>
        </w:rPr>
        <w:t xml:space="preserve">then 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select </w:t>
      </w:r>
      <w:r w:rsidRPr="00457EC5">
        <w:rPr>
          <w:rFonts w:ascii="Calibri" w:hAnsi="Calibri" w:cs="Calibri"/>
          <w:b/>
          <w:bCs/>
          <w:color w:val="000000"/>
          <w:sz w:val="24"/>
          <w:szCs w:val="24"/>
        </w:rPr>
        <w:t>Skill</w:t>
      </w:r>
      <w:r w:rsidRPr="00457EC5">
        <w:rPr>
          <w:rFonts w:ascii="Calibri" w:hAnsi="Calibri" w:cs="Calibri"/>
          <w:color w:val="000000"/>
          <w:sz w:val="24"/>
          <w:szCs w:val="24"/>
        </w:rPr>
        <w:t xml:space="preserve"> </w:t>
      </w:r>
      <w:r w:rsidR="003B1CD6" w:rsidRPr="00457EC5">
        <w:rPr>
          <w:rFonts w:ascii="Calibri" w:hAnsi="Calibri" w:cs="Calibri"/>
          <w:color w:val="000000"/>
          <w:sz w:val="24"/>
          <w:szCs w:val="24"/>
        </w:rPr>
        <w:t>and click</w:t>
      </w:r>
      <w:r w:rsidR="001D5E5A" w:rsidRPr="00457EC5">
        <w:rPr>
          <w:rFonts w:ascii="Calibri" w:hAnsi="Calibri" w:cs="Calibri"/>
          <w:color w:val="000000"/>
          <w:sz w:val="24"/>
          <w:szCs w:val="24"/>
        </w:rPr>
        <w:t xml:space="preserve"> on</w:t>
      </w:r>
      <w:r w:rsidR="003B1CD6" w:rsidRPr="00457EC5">
        <w:rPr>
          <w:rFonts w:ascii="Calibri" w:hAnsi="Calibri" w:cs="Calibri"/>
          <w:color w:val="000000"/>
          <w:sz w:val="24"/>
          <w:szCs w:val="24"/>
        </w:rPr>
        <w:t xml:space="preserve"> </w:t>
      </w:r>
      <w:r w:rsidR="003B1CD6" w:rsidRPr="00457EC5">
        <w:rPr>
          <w:rFonts w:ascii="Calibri" w:hAnsi="Calibri" w:cs="Calibri"/>
          <w:b/>
          <w:bCs/>
          <w:color w:val="000000"/>
          <w:sz w:val="24"/>
          <w:szCs w:val="24"/>
        </w:rPr>
        <w:t>Submit</w:t>
      </w:r>
      <w:r w:rsidR="00C449A1" w:rsidRPr="00457EC5">
        <w:rPr>
          <w:rFonts w:ascii="Calibri" w:hAnsi="Calibri" w:cs="Calibri"/>
          <w:color w:val="000000"/>
          <w:sz w:val="24"/>
          <w:szCs w:val="24"/>
        </w:rPr>
        <w:t>. The script will identify and display all the valid crests and troughs for manual review.</w:t>
      </w:r>
    </w:p>
    <w:p w14:paraId="73ECF985" w14:textId="77777777" w:rsidR="008B6A1D" w:rsidRPr="00962A58" w:rsidRDefault="008B6A1D" w:rsidP="00962A58">
      <w:pPr>
        <w:pStyle w:val="paragraph"/>
        <w:spacing w:before="0" w:beforeAutospacing="0" w:after="0" w:afterAutospacing="0"/>
        <w:jc w:val="both"/>
        <w:rPr>
          <w:rFonts w:ascii="Calibri" w:hAnsi="Calibri" w:cs="Calibri"/>
          <w:color w:val="000000"/>
        </w:rPr>
      </w:pPr>
    </w:p>
    <w:p w14:paraId="54157D6E" w14:textId="586E7F2D" w:rsidR="008B6A1D" w:rsidRPr="00962A58" w:rsidRDefault="00C449A1" w:rsidP="00962A58">
      <w:pPr>
        <w:pStyle w:val="paragraph"/>
        <w:spacing w:before="0" w:beforeAutospacing="0" w:after="0" w:afterAutospacing="0"/>
        <w:jc w:val="both"/>
        <w:rPr>
          <w:rFonts w:ascii="Calibri" w:hAnsi="Calibri" w:cs="Calibri"/>
        </w:rPr>
      </w:pPr>
      <w:r w:rsidRPr="00962A58">
        <w:rPr>
          <w:rFonts w:ascii="Calibri" w:hAnsi="Calibri" w:cs="Calibri"/>
          <w:color w:val="000000"/>
        </w:rPr>
        <w:t xml:space="preserve">NOTE: A certain crest or trough can be reselected manually in the corresponding drop-down list if </w:t>
      </w:r>
      <w:r w:rsidR="001D5E5A" w:rsidRPr="00962A58">
        <w:rPr>
          <w:rFonts w:ascii="Calibri" w:hAnsi="Calibri" w:cs="Calibri"/>
          <w:color w:val="000000"/>
        </w:rPr>
        <w:t>the script incorrectly identifies i</w:t>
      </w:r>
      <w:r w:rsidRPr="00962A58">
        <w:rPr>
          <w:rFonts w:ascii="Calibri" w:hAnsi="Calibri" w:cs="Calibri"/>
          <w:color w:val="000000"/>
        </w:rPr>
        <w:t>t.</w:t>
      </w:r>
      <w:r w:rsidR="001D5E5A" w:rsidRPr="00962A58">
        <w:rPr>
          <w:rFonts w:ascii="Calibri" w:hAnsi="Calibri" w:cs="Calibri"/>
          <w:color w:val="000000"/>
        </w:rPr>
        <w:t xml:space="preserve"> </w:t>
      </w:r>
      <w:r w:rsidR="009B65EF" w:rsidRPr="00962A58">
        <w:rPr>
          <w:rFonts w:ascii="Calibri" w:hAnsi="Calibri" w:cs="Calibri"/>
        </w:rPr>
        <w:t xml:space="preserve">Based on these crests and troughs, the average </w:t>
      </w:r>
      <w:r w:rsidRPr="00962A58">
        <w:rPr>
          <w:rFonts w:ascii="Calibri" w:hAnsi="Calibri" w:cs="Calibri"/>
        </w:rPr>
        <w:t>value</w:t>
      </w:r>
      <w:r w:rsidR="000750EB" w:rsidRPr="00962A58">
        <w:rPr>
          <w:rFonts w:ascii="Calibri" w:hAnsi="Calibri" w:cs="Calibri"/>
        </w:rPr>
        <w:t>s</w:t>
      </w:r>
      <w:r w:rsidR="009B65EF" w:rsidRPr="00962A58">
        <w:rPr>
          <w:rFonts w:ascii="Calibri" w:hAnsi="Calibri" w:cs="Calibri"/>
        </w:rPr>
        <w:t xml:space="preserve"> of amplitudes and velocities along three axes of each tracking point</w:t>
      </w:r>
      <w:r w:rsidR="001D5E5A" w:rsidRPr="00962A58">
        <w:rPr>
          <w:rFonts w:ascii="Calibri" w:hAnsi="Calibri" w:cs="Calibri"/>
        </w:rPr>
        <w:t xml:space="preserve"> and</w:t>
      </w:r>
      <w:r w:rsidR="009B65EF" w:rsidRPr="00962A58">
        <w:rPr>
          <w:rFonts w:ascii="Calibri" w:hAnsi="Calibri" w:cs="Calibri"/>
        </w:rPr>
        <w:t xml:space="preserve"> the operating time of lifting, thrusting, twirling left, and twirling right</w:t>
      </w:r>
      <w:r w:rsidR="00E460C3" w:rsidRPr="00962A58">
        <w:rPr>
          <w:rFonts w:ascii="Calibri" w:hAnsi="Calibri" w:cs="Calibri"/>
        </w:rPr>
        <w:t xml:space="preserve"> actions</w:t>
      </w:r>
      <w:r w:rsidRPr="00962A58">
        <w:rPr>
          <w:rFonts w:ascii="Calibri" w:hAnsi="Calibri" w:cs="Calibri"/>
        </w:rPr>
        <w:t xml:space="preserve"> can be calculated and displayed by the script</w:t>
      </w:r>
      <w:r w:rsidR="009B65EF" w:rsidRPr="00962A58">
        <w:rPr>
          <w:rFonts w:ascii="Calibri" w:hAnsi="Calibri" w:cs="Calibri"/>
        </w:rPr>
        <w:t xml:space="preserve">. The calculation method of these parameters </w:t>
      </w:r>
      <w:r w:rsidR="001D5E5A" w:rsidRPr="00962A58">
        <w:rPr>
          <w:rFonts w:ascii="Calibri" w:hAnsi="Calibri" w:cs="Calibri"/>
        </w:rPr>
        <w:t xml:space="preserve">is </w:t>
      </w:r>
      <w:r w:rsidR="009B65EF" w:rsidRPr="00962A58">
        <w:rPr>
          <w:rFonts w:ascii="Calibri" w:hAnsi="Calibri" w:cs="Calibri"/>
        </w:rPr>
        <w:t xml:space="preserve">shown in </w:t>
      </w:r>
      <w:r w:rsidR="009B65EF" w:rsidRPr="00962A58">
        <w:rPr>
          <w:rFonts w:ascii="Calibri" w:hAnsi="Calibri" w:cs="Calibri"/>
          <w:b/>
          <w:bCs/>
        </w:rPr>
        <w:t xml:space="preserve">Figure </w:t>
      </w:r>
      <w:r w:rsidR="002F5CD3" w:rsidRPr="00962A58">
        <w:rPr>
          <w:rFonts w:ascii="Calibri" w:hAnsi="Calibri" w:cs="Calibri"/>
          <w:b/>
          <w:bCs/>
        </w:rPr>
        <w:t>3</w:t>
      </w:r>
      <w:r w:rsidR="009B65EF" w:rsidRPr="00962A58">
        <w:rPr>
          <w:rFonts w:ascii="Calibri" w:hAnsi="Calibri" w:cs="Calibri"/>
        </w:rPr>
        <w:t>.</w:t>
      </w:r>
      <w:bookmarkStart w:id="5" w:name="_Hlk76330917"/>
    </w:p>
    <w:p w14:paraId="30CD2826" w14:textId="77777777" w:rsidR="008B6A1D" w:rsidRPr="008B6A1D" w:rsidRDefault="008B6A1D" w:rsidP="008B6A1D">
      <w:pPr>
        <w:rPr>
          <w:b/>
          <w:color w:val="000000"/>
        </w:rPr>
      </w:pPr>
    </w:p>
    <w:bookmarkEnd w:id="2"/>
    <w:p w14:paraId="08AF3300" w14:textId="27CAF95D" w:rsidR="006E4797" w:rsidRPr="008B6A1D" w:rsidRDefault="00551D82" w:rsidP="008B6A1D">
      <w:pPr>
        <w:rPr>
          <w:b/>
          <w:color w:val="000000"/>
        </w:rPr>
      </w:pPr>
      <w:r w:rsidRPr="008B6A1D">
        <w:rPr>
          <w:b/>
          <w:color w:val="000000"/>
        </w:rPr>
        <w:t xml:space="preserve">REPRESENTATIVE RESULTS: </w:t>
      </w:r>
    </w:p>
    <w:bookmarkEnd w:id="5"/>
    <w:p w14:paraId="5F84F2FF" w14:textId="25691AAF" w:rsidR="007E714F" w:rsidRDefault="00645AE4" w:rsidP="00C10DCB">
      <w:r w:rsidRPr="008B6A1D">
        <w:t xml:space="preserve">After </w:t>
      </w:r>
      <w:r w:rsidR="001D5E5A">
        <w:t>establishing</w:t>
      </w:r>
      <w:r w:rsidRPr="008B6A1D">
        <w:t xml:space="preserve"> this experimental method,</w:t>
      </w:r>
      <w:bookmarkStart w:id="6" w:name="_Hlk76330821"/>
      <w:r w:rsidRPr="008B6A1D">
        <w:t xml:space="preserve"> </w:t>
      </w:r>
      <w:r w:rsidR="00D1243D" w:rsidRPr="008B6A1D">
        <w:t>the l</w:t>
      </w:r>
      <w:r w:rsidR="0003484C" w:rsidRPr="008B6A1D">
        <w:t>ifting-</w:t>
      </w:r>
      <w:r w:rsidR="00D1243D" w:rsidRPr="008B6A1D">
        <w:t>t</w:t>
      </w:r>
      <w:r w:rsidR="0003484C" w:rsidRPr="008B6A1D">
        <w:t xml:space="preserve">hrusting and </w:t>
      </w:r>
      <w:r w:rsidR="00D1243D" w:rsidRPr="008B6A1D">
        <w:t>t</w:t>
      </w:r>
      <w:r w:rsidR="0003484C" w:rsidRPr="008B6A1D">
        <w:t>wirling</w:t>
      </w:r>
      <w:r w:rsidR="00D1243D" w:rsidRPr="008B6A1D">
        <w:t xml:space="preserve"> skills</w:t>
      </w:r>
      <w:r w:rsidRPr="008B6A1D">
        <w:t xml:space="preserve"> </w:t>
      </w:r>
      <w:r w:rsidR="0003484C" w:rsidRPr="008B6A1D">
        <w:t xml:space="preserve">of </w:t>
      </w:r>
      <w:r w:rsidRPr="008B6A1D">
        <w:t>basic AM</w:t>
      </w:r>
      <w:r w:rsidR="0003484C" w:rsidRPr="008B6A1D">
        <w:t xml:space="preserve"> of </w:t>
      </w:r>
      <w:r w:rsidRPr="008B6A1D">
        <w:t xml:space="preserve">nineteen acupuncture teachers from the School of Acupuncture-Moxibustion and Tuina of Shanghai University of </w:t>
      </w:r>
      <w:r w:rsidR="00BD61C4" w:rsidRPr="008B6A1D">
        <w:t>TCM</w:t>
      </w:r>
      <w:r w:rsidRPr="008B6A1D">
        <w:t xml:space="preserve"> were measured using </w:t>
      </w:r>
      <w:r w:rsidR="0044670A" w:rsidRPr="008B6A1D">
        <w:t>3D motion</w:t>
      </w:r>
      <w:r w:rsidRPr="008B6A1D">
        <w:t xml:space="preserve"> tracking.</w:t>
      </w:r>
      <w:bookmarkEnd w:id="6"/>
      <w:r w:rsidR="0003484C" w:rsidRPr="008B6A1D">
        <w:t xml:space="preserve"> </w:t>
      </w:r>
      <w:r w:rsidR="00C10DCB">
        <w:t xml:space="preserve">According to the </w:t>
      </w:r>
      <w:r w:rsidR="007F6365">
        <w:t>definition of a joint coordinate system (JCS) for the shoulder, elbow, wrist, and hand proposed by</w:t>
      </w:r>
      <w:r w:rsidR="007F6365" w:rsidRPr="008B6A1D">
        <w:t xml:space="preserve"> </w:t>
      </w:r>
      <w:r w:rsidR="001D5E5A">
        <w:t xml:space="preserve">the </w:t>
      </w:r>
      <w:r w:rsidR="00C10DCB">
        <w:t>Standardization and Terminology Committee (STC) of the International Society of Biomechanics</w:t>
      </w:r>
      <w:r w:rsidR="00CE18DC">
        <w:fldChar w:fldCharType="begin">
          <w:fldData xml:space="preserve">PEVuZE5vdGU+PENpdGU+PEF1dGhvcj5XdTwvQXV0aG9yPjxZZWFyPjIwMDU8L1llYXI+PFJlY051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=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XdTwvQXV0aG9yPjxZZWFyPjIwMDU8L1llYXI+PFJlY051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=
</w:fldData>
        </w:fldChar>
      </w:r>
      <w:r w:rsidR="00287D48">
        <w:instrText xml:space="preserve"> ADDIN EN.CITE.DATA </w:instrText>
      </w:r>
      <w:r w:rsidR="00287D48">
        <w:fldChar w:fldCharType="end"/>
      </w:r>
      <w:r w:rsidR="00CE18DC">
        <w:fldChar w:fldCharType="separate"/>
      </w:r>
      <w:r w:rsidR="00287D48" w:rsidRPr="00287D48">
        <w:rPr>
          <w:noProof/>
          <w:vertAlign w:val="superscript"/>
        </w:rPr>
        <w:t>21</w:t>
      </w:r>
      <w:r w:rsidR="00CE18DC">
        <w:fldChar w:fldCharType="end"/>
      </w:r>
      <w:r w:rsidR="007F6365">
        <w:t xml:space="preserve">, </w:t>
      </w:r>
      <w:r w:rsidR="00E72D63">
        <w:t>seven finger tracking points have been selected</w:t>
      </w:r>
      <w:r w:rsidR="007F1ED4">
        <w:t>.</w:t>
      </w:r>
      <w:r w:rsidR="00601768">
        <w:t xml:space="preserve"> </w:t>
      </w:r>
      <w:r w:rsidR="007F1ED4">
        <w:t>T</w:t>
      </w:r>
      <w:r w:rsidR="00601768">
        <w:t xml:space="preserve">he </w:t>
      </w:r>
      <w:r w:rsidR="007E714F" w:rsidRPr="007E714F">
        <w:t xml:space="preserve">stick </w:t>
      </w:r>
      <w:r w:rsidR="007E714F">
        <w:t>view</w:t>
      </w:r>
      <w:r w:rsidR="007E714F" w:rsidRPr="007E714F">
        <w:t xml:space="preserve"> </w:t>
      </w:r>
      <w:r w:rsidR="007E714F">
        <w:t>generated</w:t>
      </w:r>
      <w:r w:rsidR="007E714F" w:rsidRPr="007E714F">
        <w:t xml:space="preserve"> by </w:t>
      </w:r>
      <w:r w:rsidR="001D5E5A" w:rsidRPr="00962A58">
        <w:rPr>
          <w:rFonts w:eastAsia="DengXian"/>
        </w:rPr>
        <w:t xml:space="preserve">the motion capture and analysis software </w:t>
      </w:r>
      <w:r w:rsidR="007E714F" w:rsidRPr="00962A58">
        <w:t>based</w:t>
      </w:r>
      <w:r w:rsidR="007E714F">
        <w:t xml:space="preserve"> on the </w:t>
      </w:r>
      <w:r w:rsidR="007E714F" w:rsidRPr="007E714F">
        <w:t xml:space="preserve">anatomical positions of these points is shown in </w:t>
      </w:r>
      <w:r w:rsidR="007E714F" w:rsidRPr="008A7737">
        <w:rPr>
          <w:b/>
          <w:bCs/>
        </w:rPr>
        <w:t>Figure 2B</w:t>
      </w:r>
      <w:r w:rsidR="00E72D63">
        <w:t>.</w:t>
      </w:r>
      <w:r w:rsidR="002F5CD3">
        <w:t xml:space="preserve"> </w:t>
      </w:r>
      <w:r w:rsidR="001F6FD9" w:rsidRPr="008B6A1D">
        <w:t xml:space="preserve">The </w:t>
      </w:r>
      <w:r w:rsidR="007F1ED4" w:rsidRPr="008B6A1D">
        <w:rPr>
          <w:lang w:eastAsia="zh-CN"/>
        </w:rPr>
        <w:t xml:space="preserve">typical </w:t>
      </w:r>
      <w:r w:rsidR="00C607B4" w:rsidRPr="008B6A1D">
        <w:t>coordinate-time</w:t>
      </w:r>
      <w:r w:rsidR="001F6FD9" w:rsidRPr="008B6A1D">
        <w:t xml:space="preserve"> curve</w:t>
      </w:r>
      <w:r w:rsidR="00CC47BD" w:rsidRPr="008B6A1D">
        <w:t>s along three</w:t>
      </w:r>
      <w:r w:rsidR="00F601CB" w:rsidRPr="008B6A1D">
        <w:t xml:space="preserve"> </w:t>
      </w:r>
      <w:r w:rsidR="00CC47BD" w:rsidRPr="008B6A1D">
        <w:t>ax</w:t>
      </w:r>
      <w:r w:rsidR="0065235B" w:rsidRPr="008B6A1D">
        <w:t>e</w:t>
      </w:r>
      <w:r w:rsidR="00CC47BD" w:rsidRPr="008B6A1D">
        <w:t>s</w:t>
      </w:r>
      <w:r w:rsidR="001F6FD9" w:rsidRPr="008B6A1D">
        <w:t xml:space="preserve"> of each point</w:t>
      </w:r>
      <w:r w:rsidR="00601768">
        <w:t xml:space="preserve"> </w:t>
      </w:r>
      <w:r w:rsidR="007E714F">
        <w:t>are</w:t>
      </w:r>
      <w:r w:rsidR="00601768">
        <w:t xml:space="preserve"> shown in </w:t>
      </w:r>
      <w:r w:rsidR="00601768" w:rsidRPr="008A7737">
        <w:rPr>
          <w:b/>
          <w:bCs/>
        </w:rPr>
        <w:t xml:space="preserve">Figure </w:t>
      </w:r>
      <w:r w:rsidR="007E714F" w:rsidRPr="008A7737">
        <w:rPr>
          <w:b/>
          <w:bCs/>
        </w:rPr>
        <w:t>4</w:t>
      </w:r>
      <w:r w:rsidR="008D0DBA">
        <w:t xml:space="preserve">, </w:t>
      </w:r>
      <w:r w:rsidR="006D7F1E">
        <w:t xml:space="preserve">and </w:t>
      </w:r>
      <w:r w:rsidR="0044153C">
        <w:t xml:space="preserve">two </w:t>
      </w:r>
      <w:r w:rsidR="008D0DBA">
        <w:t xml:space="preserve">videos of </w:t>
      </w:r>
      <w:r w:rsidR="007F1ED4" w:rsidRPr="007F1ED4">
        <w:t>lifting-thrusting and twirling skills</w:t>
      </w:r>
      <w:r w:rsidR="007F1ED4">
        <w:t xml:space="preserve"> with </w:t>
      </w:r>
      <w:r w:rsidR="007F1ED4" w:rsidRPr="007E714F">
        <w:t xml:space="preserve">stick </w:t>
      </w:r>
      <w:r w:rsidR="007F1ED4">
        <w:t>view</w:t>
      </w:r>
      <w:r w:rsidR="006D7F1E">
        <w:t xml:space="preserve"> (</w:t>
      </w:r>
      <w:r w:rsidR="006D7F1E" w:rsidRPr="00066F5A">
        <w:rPr>
          <w:b/>
          <w:bCs/>
        </w:rPr>
        <w:t>Video 1</w:t>
      </w:r>
      <w:r w:rsidR="006D7F1E">
        <w:t xml:space="preserve"> and </w:t>
      </w:r>
      <w:r w:rsidR="006D7F1E" w:rsidRPr="00066F5A">
        <w:rPr>
          <w:b/>
          <w:bCs/>
        </w:rPr>
        <w:t>Video 2</w:t>
      </w:r>
      <w:r w:rsidR="006D7F1E">
        <w:t>)</w:t>
      </w:r>
      <w:r w:rsidR="007F1ED4">
        <w:t>.</w:t>
      </w:r>
    </w:p>
    <w:p w14:paraId="695B0B65" w14:textId="77777777" w:rsidR="007217D4" w:rsidRDefault="007217D4" w:rsidP="00C10DCB"/>
    <w:p w14:paraId="68FB87BA" w14:textId="55747CEE" w:rsidR="00CC47BD" w:rsidRPr="008B6A1D" w:rsidRDefault="00AD025A">
      <w:r>
        <w:t xml:space="preserve">As shown in </w:t>
      </w:r>
      <w:r w:rsidRPr="0089220C">
        <w:rPr>
          <w:b/>
          <w:bCs/>
        </w:rPr>
        <w:t>Figure 4C,E</w:t>
      </w:r>
      <w:r w:rsidRPr="008A7737">
        <w:t>,</w:t>
      </w:r>
      <w:r>
        <w:t xml:space="preserve"> </w:t>
      </w:r>
      <w:r w:rsidR="003A7851">
        <w:rPr>
          <w:rFonts w:hint="eastAsia"/>
          <w:lang w:eastAsia="zh-CN"/>
        </w:rPr>
        <w:t>b</w:t>
      </w:r>
      <w:r w:rsidR="00601768" w:rsidRPr="00E5413B">
        <w:t xml:space="preserve">ecause of the </w:t>
      </w:r>
      <w:r w:rsidR="007F1ED4" w:rsidRPr="007F1ED4">
        <w:t>minimal</w:t>
      </w:r>
      <w:r w:rsidR="007F1ED4" w:rsidRPr="007F1ED4" w:rsidDel="007F1ED4">
        <w:t xml:space="preserve"> </w:t>
      </w:r>
      <w:r w:rsidR="004E32BF">
        <w:t>movement</w:t>
      </w:r>
      <w:r w:rsidR="00601768" w:rsidRPr="00E5413B">
        <w:t xml:space="preserve"> amplitude</w:t>
      </w:r>
      <w:r w:rsidR="007F1ED4">
        <w:t xml:space="preserve"> along the main motion ax</w:t>
      </w:r>
      <w:r w:rsidR="004E32BF">
        <w:t>e</w:t>
      </w:r>
      <w:r w:rsidR="007F1ED4">
        <w:t>s</w:t>
      </w:r>
      <w:r w:rsidR="004E32BF">
        <w:t xml:space="preserve"> during different skills (</w:t>
      </w:r>
      <w:r w:rsidR="00BD6730">
        <w:t>t</w:t>
      </w:r>
      <w:r w:rsidR="00BD6730">
        <w:t xml:space="preserve">he </w:t>
      </w:r>
      <w:r w:rsidR="004E32BF">
        <w:t xml:space="preserve">Z-axis of </w:t>
      </w:r>
      <w:r w:rsidR="004E32BF" w:rsidRPr="007F1ED4">
        <w:t>lifting-thrusting</w:t>
      </w:r>
      <w:r w:rsidR="004E32BF">
        <w:t xml:space="preserve"> skill and the Y-axis of </w:t>
      </w:r>
      <w:r w:rsidR="004E32BF" w:rsidRPr="007F1ED4">
        <w:t>twirling skill</w:t>
      </w:r>
      <w:r w:rsidR="004E32BF">
        <w:t>)</w:t>
      </w:r>
      <w:r w:rsidR="00601768" w:rsidRPr="00E5413B">
        <w:t xml:space="preserve"> of </w:t>
      </w:r>
      <w:r w:rsidR="00FE7BB4" w:rsidRPr="00FE7BB4">
        <w:t xml:space="preserve">the wrist </w:t>
      </w:r>
      <w:r w:rsidR="000750EB">
        <w:t>joint</w:t>
      </w:r>
      <w:r w:rsidR="001D5E5A">
        <w:t xml:space="preserve"> (WJ)</w:t>
      </w:r>
      <w:r w:rsidR="00FE7BB4" w:rsidRPr="00FE7BB4">
        <w:t xml:space="preserve"> can be fixed</w:t>
      </w:r>
      <w:r w:rsidR="00FE7BB4">
        <w:t>,</w:t>
      </w:r>
      <w:r w:rsidR="00FE7BB4" w:rsidRPr="00FE7BB4">
        <w:t xml:space="preserve"> </w:t>
      </w:r>
      <w:r w:rsidR="00FE7BB4">
        <w:t>and t</w:t>
      </w:r>
      <w:r w:rsidR="00FE7BB4" w:rsidRPr="00FE7BB4">
        <w:t xml:space="preserve">he movement seems to occur from </w:t>
      </w:r>
      <w:r w:rsidR="001D5E5A">
        <w:t xml:space="preserve">the </w:t>
      </w:r>
      <w:r w:rsidR="00FE7BB4" w:rsidRPr="00FE7BB4">
        <w:t>thumb and index finger</w:t>
      </w:r>
      <w:r w:rsidR="00FE7BB4">
        <w:t xml:space="preserve">. Therefore, </w:t>
      </w:r>
      <w:r w:rsidR="00601768">
        <w:t xml:space="preserve">the </w:t>
      </w:r>
      <w:r w:rsidR="00601768" w:rsidRPr="00E5413B">
        <w:t xml:space="preserve">data </w:t>
      </w:r>
      <w:r w:rsidR="00601768">
        <w:t xml:space="preserve">of </w:t>
      </w:r>
      <w:r w:rsidR="00F50FC3">
        <w:t>the other six</w:t>
      </w:r>
      <w:r w:rsidR="00601768">
        <w:t xml:space="preserve"> point</w:t>
      </w:r>
      <w:r w:rsidR="00F50FC3">
        <w:t>s</w:t>
      </w:r>
      <w:r w:rsidR="00601768">
        <w:t xml:space="preserve"> </w:t>
      </w:r>
      <w:r w:rsidR="001D5E5A">
        <w:rPr>
          <w:rFonts w:hint="eastAsia"/>
          <w:lang w:eastAsia="zh-CN"/>
        </w:rPr>
        <w:t>w</w:t>
      </w:r>
      <w:r w:rsidR="001D5E5A">
        <w:rPr>
          <w:lang w:eastAsia="zh-CN"/>
        </w:rPr>
        <w:t>ere</w:t>
      </w:r>
      <w:r w:rsidR="001D5E5A">
        <w:t xml:space="preserve"> </w:t>
      </w:r>
      <w:r w:rsidR="00F50FC3" w:rsidRPr="008B6A1D">
        <w:t xml:space="preserve">exported by </w:t>
      </w:r>
      <w:r w:rsidR="001D5E5A">
        <w:t xml:space="preserve">the </w:t>
      </w:r>
      <w:r w:rsidR="001D5E5A" w:rsidRPr="00407326">
        <w:rPr>
          <w:rFonts w:eastAsia="DengXian"/>
        </w:rPr>
        <w:t>motion capture and analysis software</w:t>
      </w:r>
      <w:r w:rsidR="00F50FC3" w:rsidRPr="00E5413B" w:rsidDel="00F50FC3">
        <w:t xml:space="preserve"> </w:t>
      </w:r>
      <w:r w:rsidR="00F50FC3">
        <w:t>for further k</w:t>
      </w:r>
      <w:r w:rsidR="00F50FC3" w:rsidRPr="008B6A1D">
        <w:t xml:space="preserve">inematic </w:t>
      </w:r>
      <w:r w:rsidR="00F50FC3">
        <w:t>a</w:t>
      </w:r>
      <w:r w:rsidR="00F50FC3" w:rsidRPr="008B6A1D">
        <w:t>nalysis</w:t>
      </w:r>
      <w:r w:rsidR="00F50FC3">
        <w:t xml:space="preserve"> of AM.</w:t>
      </w:r>
      <w:r w:rsidR="008B6A1D" w:rsidRPr="008B6A1D">
        <w:t xml:space="preserve"> </w:t>
      </w:r>
      <w:r w:rsidR="00CC47BD" w:rsidRPr="008B6A1D">
        <w:t>After</w:t>
      </w:r>
      <w:r w:rsidR="00CF085E" w:rsidRPr="008B6A1D">
        <w:t xml:space="preserve"> </w:t>
      </w:r>
      <w:r w:rsidR="00F50FC3">
        <w:t>data analysis</w:t>
      </w:r>
      <w:r w:rsidR="00CC47BD" w:rsidRPr="008B6A1D">
        <w:t>, the average value</w:t>
      </w:r>
      <w:r w:rsidR="00FD5E6C" w:rsidRPr="008B6A1D">
        <w:t>s</w:t>
      </w:r>
      <w:r w:rsidR="00CC47BD" w:rsidRPr="008B6A1D">
        <w:t xml:space="preserve"> of amplitude and </w:t>
      </w:r>
      <w:r w:rsidR="00E976D4" w:rsidRPr="008B6A1D">
        <w:t>velocity</w:t>
      </w:r>
      <w:r w:rsidR="00CC47BD" w:rsidRPr="008B6A1D">
        <w:t xml:space="preserve"> along three</w:t>
      </w:r>
      <w:r w:rsidR="00F601CB" w:rsidRPr="008B6A1D">
        <w:t xml:space="preserve"> </w:t>
      </w:r>
      <w:r w:rsidR="00CC47BD" w:rsidRPr="008B6A1D">
        <w:t>ax</w:t>
      </w:r>
      <w:r w:rsidR="00CC5813" w:rsidRPr="008B6A1D">
        <w:t>e</w:t>
      </w:r>
      <w:r w:rsidR="00CC47BD" w:rsidRPr="008B6A1D">
        <w:t xml:space="preserve">s and the </w:t>
      </w:r>
      <w:r w:rsidR="004E3BD9" w:rsidRPr="008B6A1D">
        <w:t>operating time</w:t>
      </w:r>
      <w:r w:rsidR="00B77AB3" w:rsidRPr="008B6A1D">
        <w:t xml:space="preserve"> of</w:t>
      </w:r>
      <w:r w:rsidR="00CF085E" w:rsidRPr="008B6A1D">
        <w:t xml:space="preserve"> the action “lifting”, “thrusting”, “twirling left” and “twirling right”</w:t>
      </w:r>
      <w:r w:rsidR="00CC47BD" w:rsidRPr="008B6A1D">
        <w:t xml:space="preserve"> of each tracking point</w:t>
      </w:r>
      <w:r w:rsidR="00F50FC3">
        <w:t xml:space="preserve"> on </w:t>
      </w:r>
      <w:r w:rsidR="00CB6BCE">
        <w:rPr>
          <w:rFonts w:hint="eastAsia"/>
          <w:lang w:eastAsia="zh-CN"/>
        </w:rPr>
        <w:t>fingers</w:t>
      </w:r>
      <w:r w:rsidR="00FD5E6C" w:rsidRPr="008B6A1D">
        <w:t xml:space="preserve"> were calculated</w:t>
      </w:r>
      <w:r w:rsidR="00CF085E" w:rsidRPr="008B6A1D">
        <w:t xml:space="preserve"> and shown in </w:t>
      </w:r>
      <w:r w:rsidR="00CC47BD" w:rsidRPr="000261B1">
        <w:rPr>
          <w:b/>
          <w:bCs/>
        </w:rPr>
        <w:t xml:space="preserve">Table </w:t>
      </w:r>
      <w:r w:rsidR="00A552CB" w:rsidRPr="000261B1">
        <w:rPr>
          <w:b/>
          <w:bCs/>
        </w:rPr>
        <w:t>2</w:t>
      </w:r>
      <w:r w:rsidR="00CF085E" w:rsidRPr="008B6A1D">
        <w:t xml:space="preserve">, </w:t>
      </w:r>
      <w:r w:rsidR="000261B1" w:rsidRPr="000261B1">
        <w:rPr>
          <w:b/>
          <w:bCs/>
        </w:rPr>
        <w:t xml:space="preserve">Table </w:t>
      </w:r>
      <w:r w:rsidR="00A552CB" w:rsidRPr="000261B1">
        <w:rPr>
          <w:b/>
          <w:bCs/>
        </w:rPr>
        <w:t>3</w:t>
      </w:r>
      <w:r w:rsidR="00CF085E" w:rsidRPr="008B6A1D">
        <w:t xml:space="preserve"> and </w:t>
      </w:r>
      <w:r w:rsidR="000261B1" w:rsidRPr="000261B1">
        <w:rPr>
          <w:b/>
          <w:bCs/>
        </w:rPr>
        <w:t xml:space="preserve">Table </w:t>
      </w:r>
      <w:r w:rsidR="00A552CB" w:rsidRPr="000261B1">
        <w:rPr>
          <w:b/>
          <w:bCs/>
        </w:rPr>
        <w:t>4</w:t>
      </w:r>
      <w:r w:rsidR="00CC47BD" w:rsidRPr="008B6A1D">
        <w:t xml:space="preserve">. </w:t>
      </w:r>
    </w:p>
    <w:p w14:paraId="27B7691F" w14:textId="77777777" w:rsidR="008B6A1D" w:rsidRPr="008B6A1D" w:rsidRDefault="008B6A1D" w:rsidP="008B6A1D"/>
    <w:p w14:paraId="079B5679" w14:textId="70E9988A" w:rsidR="006E4797" w:rsidRPr="008B6A1D" w:rsidRDefault="000B7F54" w:rsidP="008B6A1D">
      <w:r w:rsidRPr="008B6A1D">
        <w:t xml:space="preserve">In addition, </w:t>
      </w:r>
      <w:r w:rsidR="001D5E5A">
        <w:t xml:space="preserve">the </w:t>
      </w:r>
      <w:r w:rsidRPr="008B6A1D">
        <w:t>finger motion of participants</w:t>
      </w:r>
      <w:r w:rsidR="006A0FC9" w:rsidRPr="008B6A1D">
        <w:t xml:space="preserve"> was also tracked</w:t>
      </w:r>
      <w:r w:rsidRPr="008B6A1D">
        <w:t xml:space="preserve"> when they performed AM on ATP-II</w:t>
      </w:r>
      <w:bookmarkStart w:id="7" w:name="_Hlk76560183"/>
      <w:r w:rsidR="00BD6730">
        <w:t>. T</w:t>
      </w:r>
      <w:r w:rsidRPr="008B6A1D">
        <w:t xml:space="preserve">he data derived from ATP-II was compared with the data exported by </w:t>
      </w:r>
      <w:r w:rsidR="001D5E5A">
        <w:t xml:space="preserve">the </w:t>
      </w:r>
      <w:r w:rsidR="001D5E5A" w:rsidRPr="00407326">
        <w:rPr>
          <w:rFonts w:eastAsia="DengXian"/>
        </w:rPr>
        <w:t>motion capture and analysis software</w:t>
      </w:r>
      <w:r w:rsidRPr="008B6A1D">
        <w:t xml:space="preserve">. The results show that the shape of </w:t>
      </w:r>
      <w:r w:rsidR="001D5E5A">
        <w:t xml:space="preserve">the </w:t>
      </w:r>
      <w:r w:rsidR="00C607B4" w:rsidRPr="008B6A1D">
        <w:t>coordinate</w:t>
      </w:r>
      <w:r w:rsidRPr="008B6A1D">
        <w:t xml:space="preserve">-time curve of </w:t>
      </w:r>
      <w:r w:rsidR="000750EB">
        <w:t>TT</w:t>
      </w:r>
      <w:r w:rsidRPr="008B6A1D">
        <w:t xml:space="preserve"> along</w:t>
      </w:r>
      <w:r w:rsidR="00D5311F" w:rsidRPr="008B6A1D">
        <w:t xml:space="preserve"> the</w:t>
      </w:r>
      <w:r w:rsidRPr="008B6A1D">
        <w:t xml:space="preserve"> Z</w:t>
      </w:r>
      <w:r w:rsidR="007F22FE" w:rsidRPr="008B6A1D">
        <w:t>-</w:t>
      </w:r>
      <w:r w:rsidRPr="008B6A1D">
        <w:t>axis was similar to the voltage-time curve generated by ATP-II during</w:t>
      </w:r>
      <w:r w:rsidR="006B7BDB" w:rsidRPr="008B6A1D">
        <w:t xml:space="preserve"> the </w:t>
      </w:r>
      <w:r w:rsidRPr="008B6A1D">
        <w:t>lifting-thrusting skill. Meanwhile, during</w:t>
      </w:r>
      <w:r w:rsidR="006B7BDB" w:rsidRPr="008B6A1D">
        <w:t xml:space="preserve"> the</w:t>
      </w:r>
      <w:r w:rsidRPr="008B6A1D">
        <w:t xml:space="preserve"> twirling skill, the shape of the </w:t>
      </w:r>
      <w:r w:rsidR="000E39C5" w:rsidRPr="008B6A1D">
        <w:t xml:space="preserve">amplitude-time </w:t>
      </w:r>
      <w:r w:rsidRPr="008B6A1D">
        <w:t xml:space="preserve">curve </w:t>
      </w:r>
      <w:r w:rsidR="000E39C5" w:rsidRPr="008B6A1D">
        <w:t>along</w:t>
      </w:r>
      <w:r w:rsidR="00D5311F" w:rsidRPr="008B6A1D">
        <w:t xml:space="preserve"> the</w:t>
      </w:r>
      <w:r w:rsidR="000E39C5" w:rsidRPr="008B6A1D">
        <w:t xml:space="preserve"> Y</w:t>
      </w:r>
      <w:r w:rsidR="007F22FE" w:rsidRPr="008B6A1D">
        <w:t>-</w:t>
      </w:r>
      <w:r w:rsidR="000E39C5" w:rsidRPr="008B6A1D">
        <w:t>axis of</w:t>
      </w:r>
      <w:r w:rsidRPr="008B6A1D">
        <w:t xml:space="preserve"> </w:t>
      </w:r>
      <w:r w:rsidR="000750EB">
        <w:t>TT</w:t>
      </w:r>
      <w:r w:rsidRPr="008B6A1D">
        <w:t xml:space="preserve"> </w:t>
      </w:r>
      <w:r w:rsidR="000E39C5" w:rsidRPr="008B6A1D">
        <w:t>was also</w:t>
      </w:r>
      <w:r w:rsidRPr="008B6A1D">
        <w:t xml:space="preserve"> similar to </w:t>
      </w:r>
      <w:r w:rsidR="000E39C5" w:rsidRPr="008B6A1D">
        <w:t>the voltage-time curve</w:t>
      </w:r>
      <w:r w:rsidRPr="008B6A1D">
        <w:t xml:space="preserve"> of ATP-II</w:t>
      </w:r>
      <w:r w:rsidR="000E39C5" w:rsidRPr="008B6A1D">
        <w:t>. Furthermore,</w:t>
      </w:r>
      <w:r w:rsidRPr="008B6A1D">
        <w:t xml:space="preserve"> </w:t>
      </w:r>
      <w:r w:rsidR="000E39C5" w:rsidRPr="008B6A1D">
        <w:t>after calculation, the average operating cycles of these two types of curves were basically the same</w:t>
      </w:r>
      <w:bookmarkEnd w:id="7"/>
      <w:r w:rsidR="000E39C5" w:rsidRPr="008B6A1D">
        <w:t xml:space="preserve"> (</w:t>
      </w:r>
      <w:r w:rsidR="000E39C5" w:rsidRPr="000261B1">
        <w:rPr>
          <w:b/>
          <w:bCs/>
        </w:rPr>
        <w:t>Figure</w:t>
      </w:r>
      <w:r w:rsidR="00DE77F5" w:rsidRPr="000261B1">
        <w:rPr>
          <w:b/>
          <w:bCs/>
        </w:rPr>
        <w:t xml:space="preserve"> </w:t>
      </w:r>
      <w:r w:rsidR="00D30548" w:rsidRPr="000261B1">
        <w:rPr>
          <w:b/>
          <w:bCs/>
        </w:rPr>
        <w:t>5</w:t>
      </w:r>
      <w:r w:rsidR="000E39C5" w:rsidRPr="008B6A1D">
        <w:t>).</w:t>
      </w:r>
    </w:p>
    <w:p w14:paraId="7F96050E" w14:textId="77777777" w:rsidR="000E39C5" w:rsidRPr="008B6A1D" w:rsidRDefault="000E39C5" w:rsidP="008B6A1D">
      <w:pPr>
        <w:rPr>
          <w:color w:val="808080"/>
        </w:rPr>
      </w:pPr>
    </w:p>
    <w:p w14:paraId="6D510784" w14:textId="12D4681A" w:rsidR="006E4797" w:rsidRPr="008B6A1D" w:rsidRDefault="00551D82" w:rsidP="008B6A1D">
      <w:pPr>
        <w:rPr>
          <w:b/>
        </w:rPr>
      </w:pPr>
      <w:r w:rsidRPr="008B6A1D">
        <w:rPr>
          <w:b/>
        </w:rPr>
        <w:t>FIGURE AND TABLE LEGENDS:</w:t>
      </w:r>
    </w:p>
    <w:p w14:paraId="58767588" w14:textId="30710947" w:rsidR="00896A76" w:rsidRPr="008B6A1D" w:rsidRDefault="007A3355" w:rsidP="008B6A1D">
      <w:r w:rsidRPr="008B6A1D">
        <w:rPr>
          <w:b/>
          <w:bCs/>
        </w:rPr>
        <w:t>Figure 1</w:t>
      </w:r>
      <w:r w:rsidR="000261B1">
        <w:rPr>
          <w:b/>
          <w:bCs/>
        </w:rPr>
        <w:t>:</w:t>
      </w:r>
      <w:r w:rsidR="004F4816" w:rsidRPr="008B6A1D">
        <w:rPr>
          <w:b/>
          <w:bCs/>
        </w:rPr>
        <w:t xml:space="preserve"> Camera position</w:t>
      </w:r>
      <w:r w:rsidR="004A0BD5">
        <w:rPr>
          <w:b/>
          <w:bCs/>
        </w:rPr>
        <w:t xml:space="preserve">s </w:t>
      </w:r>
      <w:r w:rsidR="004F4816" w:rsidRPr="008B6A1D">
        <w:rPr>
          <w:b/>
          <w:bCs/>
        </w:rPr>
        <w:t>and</w:t>
      </w:r>
      <w:r w:rsidR="004A0BD5">
        <w:rPr>
          <w:b/>
          <w:bCs/>
        </w:rPr>
        <w:t xml:space="preserve"> the placement of</w:t>
      </w:r>
      <w:r w:rsidR="004F4816" w:rsidRPr="008B6A1D">
        <w:rPr>
          <w:b/>
          <w:bCs/>
        </w:rPr>
        <w:t xml:space="preserve"> 3D calibration frame</w:t>
      </w:r>
      <w:r w:rsidR="004F4816" w:rsidRPr="008B6A1D">
        <w:t>. (</w:t>
      </w:r>
      <w:r w:rsidR="004F4816" w:rsidRPr="008B6A1D">
        <w:rPr>
          <w:b/>
          <w:bCs/>
        </w:rPr>
        <w:t>A</w:t>
      </w:r>
      <w:r w:rsidR="004F4816" w:rsidRPr="008B6A1D">
        <w:t>) The positions of three cameras. (</w:t>
      </w:r>
      <w:r w:rsidR="004F4816" w:rsidRPr="008B6A1D">
        <w:rPr>
          <w:b/>
          <w:bCs/>
        </w:rPr>
        <w:t>B</w:t>
      </w:r>
      <w:r w:rsidR="004F4816" w:rsidRPr="008B6A1D">
        <w:t xml:space="preserve">) </w:t>
      </w:r>
      <w:r w:rsidR="004F4816" w:rsidRPr="008B6A1D">
        <w:rPr>
          <w:lang w:eastAsia="zh-CN"/>
        </w:rPr>
        <w:t xml:space="preserve">Front view of </w:t>
      </w:r>
      <w:r w:rsidR="004F4816" w:rsidRPr="008B6A1D">
        <w:t>3D calibration frame. (</w:t>
      </w:r>
      <w:r w:rsidR="008F2B47">
        <w:rPr>
          <w:b/>
          <w:bCs/>
        </w:rPr>
        <w:t>C</w:t>
      </w:r>
      <w:r w:rsidR="004F4816" w:rsidRPr="008B6A1D">
        <w:t>) Top view of 3D calibration frame.</w:t>
      </w:r>
    </w:p>
    <w:p w14:paraId="35FD09C4" w14:textId="55622E6C" w:rsidR="008B6A1D" w:rsidRDefault="008B6A1D" w:rsidP="008B6A1D">
      <w:pPr>
        <w:rPr>
          <w:lang w:eastAsia="zh-CN"/>
        </w:rPr>
      </w:pPr>
    </w:p>
    <w:p w14:paraId="329BCCC9" w14:textId="11B366AA" w:rsidR="001A28FB" w:rsidRDefault="001A28FB" w:rsidP="008B6A1D">
      <w:r w:rsidRPr="008A7737">
        <w:rPr>
          <w:b/>
          <w:bCs/>
          <w:lang w:eastAsia="zh-CN"/>
        </w:rPr>
        <w:t>Figure 2: The positions of tracking markers and their stick view.</w:t>
      </w:r>
      <w:r>
        <w:rPr>
          <w:lang w:eastAsia="zh-CN"/>
        </w:rPr>
        <w:t xml:space="preserve"> </w:t>
      </w:r>
      <w:r w:rsidRPr="008A7737">
        <w:rPr>
          <w:b/>
          <w:bCs/>
          <w:lang w:eastAsia="zh-CN"/>
        </w:rPr>
        <w:t>(A)</w:t>
      </w:r>
      <w:r>
        <w:rPr>
          <w:lang w:eastAsia="zh-CN"/>
        </w:rPr>
        <w:t xml:space="preserve"> </w:t>
      </w:r>
      <w:r w:rsidRPr="008B6A1D">
        <w:rPr>
          <w:lang w:eastAsia="zh-CN"/>
        </w:rPr>
        <w:t xml:space="preserve">The positions of tracking markers on </w:t>
      </w:r>
      <w:r>
        <w:rPr>
          <w:lang w:eastAsia="zh-CN"/>
        </w:rPr>
        <w:t xml:space="preserve">hand. </w:t>
      </w:r>
      <w:r w:rsidRPr="008A7737">
        <w:rPr>
          <w:b/>
          <w:bCs/>
          <w:lang w:eastAsia="zh-CN"/>
        </w:rPr>
        <w:t>(B)</w:t>
      </w:r>
      <w:r>
        <w:rPr>
          <w:lang w:eastAsia="zh-CN"/>
        </w:rPr>
        <w:t xml:space="preserve"> </w:t>
      </w:r>
      <w:r>
        <w:t xml:space="preserve">The </w:t>
      </w:r>
      <w:r w:rsidRPr="007E714F">
        <w:t xml:space="preserve">stick </w:t>
      </w:r>
      <w:r>
        <w:t>view</w:t>
      </w:r>
      <w:r w:rsidRPr="007E714F">
        <w:t xml:space="preserve"> </w:t>
      </w:r>
      <w:r>
        <w:t>generated</w:t>
      </w:r>
      <w:r w:rsidRPr="007E714F">
        <w:t xml:space="preserve"> by </w:t>
      </w:r>
      <w:r w:rsidR="001D5E5A">
        <w:t xml:space="preserve">the </w:t>
      </w:r>
      <w:r w:rsidR="001D5E5A" w:rsidRPr="00407326">
        <w:rPr>
          <w:rFonts w:eastAsia="DengXian"/>
        </w:rPr>
        <w:t>motion capture and analysis software</w:t>
      </w:r>
      <w:r>
        <w:t xml:space="preserve"> based on the </w:t>
      </w:r>
      <w:r w:rsidRPr="007E714F">
        <w:t>anatomical positions of these points</w:t>
      </w:r>
      <w:r>
        <w:t>.</w:t>
      </w:r>
    </w:p>
    <w:p w14:paraId="479D9096" w14:textId="77777777" w:rsidR="001A28FB" w:rsidRPr="008B6A1D" w:rsidRDefault="001A28FB" w:rsidP="008B6A1D">
      <w:pPr>
        <w:rPr>
          <w:lang w:eastAsia="zh-CN"/>
        </w:rPr>
      </w:pPr>
    </w:p>
    <w:p w14:paraId="1424BFA4" w14:textId="1E34057B" w:rsidR="00DF7F59" w:rsidRPr="008B6A1D" w:rsidRDefault="001207F7" w:rsidP="008B6A1D">
      <w:pPr>
        <w:rPr>
          <w:lang w:eastAsia="zh-CN"/>
        </w:rPr>
      </w:pPr>
      <w:r w:rsidRPr="000261B1">
        <w:rPr>
          <w:b/>
          <w:bCs/>
          <w:lang w:eastAsia="zh-CN"/>
        </w:rPr>
        <w:t xml:space="preserve">Figure </w:t>
      </w:r>
      <w:r w:rsidR="001A28FB">
        <w:rPr>
          <w:b/>
          <w:bCs/>
          <w:lang w:eastAsia="zh-CN"/>
        </w:rPr>
        <w:t>3</w:t>
      </w:r>
      <w:r w:rsidR="000261B1">
        <w:rPr>
          <w:b/>
          <w:bCs/>
          <w:lang w:eastAsia="zh-CN"/>
        </w:rPr>
        <w:t>:</w:t>
      </w:r>
      <w:r w:rsidR="00D30548" w:rsidRPr="000261B1">
        <w:rPr>
          <w:b/>
          <w:bCs/>
          <w:lang w:eastAsia="zh-CN"/>
        </w:rPr>
        <w:t xml:space="preserve"> </w:t>
      </w:r>
      <w:r w:rsidR="00DF7F59" w:rsidRPr="000261B1">
        <w:rPr>
          <w:b/>
          <w:bCs/>
          <w:lang w:eastAsia="zh-CN"/>
        </w:rPr>
        <w:t>Schematic diagram of calculation method of kinematic parameters.</w:t>
      </w:r>
      <w:r w:rsidR="00DF7F59" w:rsidRPr="008B6A1D">
        <w:rPr>
          <w:lang w:eastAsia="zh-CN"/>
        </w:rPr>
        <w:t xml:space="preserve"> The average amplitude and velocity can be calculated based on curve crest and trough positioning.</w:t>
      </w:r>
    </w:p>
    <w:p w14:paraId="1C69F210" w14:textId="77777777" w:rsidR="008B6A1D" w:rsidRPr="008B6A1D" w:rsidRDefault="008B6A1D" w:rsidP="008B6A1D">
      <w:pPr>
        <w:rPr>
          <w:lang w:eastAsia="zh-CN"/>
        </w:rPr>
      </w:pPr>
    </w:p>
    <w:p w14:paraId="59D27FAD" w14:textId="430420C2" w:rsidR="00557E27" w:rsidRPr="008B6A1D" w:rsidRDefault="005925DC">
      <w:pPr>
        <w:rPr>
          <w:lang w:eastAsia="zh-CN"/>
        </w:rPr>
      </w:pPr>
      <w:r w:rsidRPr="000261B1">
        <w:rPr>
          <w:b/>
          <w:bCs/>
          <w:lang w:eastAsia="zh-CN"/>
        </w:rPr>
        <w:t xml:space="preserve">Figure </w:t>
      </w:r>
      <w:r w:rsidR="001A28FB">
        <w:rPr>
          <w:b/>
          <w:bCs/>
          <w:lang w:eastAsia="zh-CN"/>
        </w:rPr>
        <w:t>4</w:t>
      </w:r>
      <w:r w:rsidR="000261B1" w:rsidRPr="000261B1">
        <w:rPr>
          <w:b/>
          <w:bCs/>
          <w:lang w:eastAsia="zh-CN"/>
        </w:rPr>
        <w:t>:</w:t>
      </w:r>
      <w:r w:rsidRPr="000261B1">
        <w:rPr>
          <w:b/>
          <w:bCs/>
          <w:lang w:eastAsia="zh-CN"/>
        </w:rPr>
        <w:t xml:space="preserve"> </w:t>
      </w:r>
      <w:bookmarkStart w:id="8" w:name="_Hlk83847459"/>
      <w:r w:rsidR="00245D60">
        <w:rPr>
          <w:b/>
          <w:bCs/>
          <w:lang w:eastAsia="zh-CN"/>
        </w:rPr>
        <w:t>T</w:t>
      </w:r>
      <w:r w:rsidR="002C6B2C" w:rsidRPr="000261B1">
        <w:rPr>
          <w:b/>
          <w:bCs/>
          <w:lang w:eastAsia="zh-CN"/>
        </w:rPr>
        <w:t>ypical</w:t>
      </w:r>
      <w:r w:rsidR="0004798A" w:rsidRPr="000261B1">
        <w:rPr>
          <w:b/>
          <w:bCs/>
          <w:lang w:eastAsia="zh-CN"/>
        </w:rPr>
        <w:t xml:space="preserve"> </w:t>
      </w:r>
      <w:r w:rsidR="00557E27" w:rsidRPr="000261B1">
        <w:rPr>
          <w:b/>
          <w:bCs/>
        </w:rPr>
        <w:t xml:space="preserve">coordinate-time </w:t>
      </w:r>
      <w:r w:rsidR="0004798A" w:rsidRPr="000261B1">
        <w:rPr>
          <w:b/>
          <w:bCs/>
          <w:lang w:eastAsia="zh-CN"/>
        </w:rPr>
        <w:t>curves</w:t>
      </w:r>
      <w:bookmarkEnd w:id="8"/>
      <w:r w:rsidR="0004798A" w:rsidRPr="000261B1">
        <w:rPr>
          <w:b/>
          <w:bCs/>
          <w:lang w:eastAsia="zh-CN"/>
        </w:rPr>
        <w:t xml:space="preserve"> during lifting-thrusting</w:t>
      </w:r>
      <w:r w:rsidR="002C6B2C" w:rsidRPr="000261B1">
        <w:rPr>
          <w:b/>
          <w:bCs/>
          <w:lang w:eastAsia="zh-CN"/>
        </w:rPr>
        <w:t xml:space="preserve"> </w:t>
      </w:r>
      <w:r w:rsidR="00245D60">
        <w:rPr>
          <w:b/>
          <w:bCs/>
          <w:lang w:eastAsia="zh-CN"/>
        </w:rPr>
        <w:t xml:space="preserve">and </w:t>
      </w:r>
      <w:r w:rsidR="00245D60" w:rsidRPr="000261B1">
        <w:rPr>
          <w:b/>
          <w:bCs/>
          <w:lang w:eastAsia="zh-CN"/>
        </w:rPr>
        <w:t>twirling skill</w:t>
      </w:r>
      <w:r w:rsidR="001A28FB">
        <w:rPr>
          <w:b/>
          <w:bCs/>
          <w:lang w:eastAsia="zh-CN"/>
        </w:rPr>
        <w:t>s</w:t>
      </w:r>
      <w:r w:rsidR="0004798A" w:rsidRPr="000261B1">
        <w:rPr>
          <w:b/>
          <w:bCs/>
          <w:lang w:eastAsia="zh-CN"/>
        </w:rPr>
        <w:t>.</w:t>
      </w:r>
      <w:r w:rsidR="0004798A" w:rsidRPr="008B6A1D">
        <w:rPr>
          <w:lang w:eastAsia="zh-CN"/>
        </w:rPr>
        <w:t xml:space="preserve"> </w:t>
      </w:r>
      <w:r w:rsidR="001A28FB" w:rsidRPr="008A7737">
        <w:rPr>
          <w:b/>
          <w:bCs/>
          <w:lang w:eastAsia="zh-CN"/>
        </w:rPr>
        <w:t>(A</w:t>
      </w:r>
      <w:r w:rsidR="001A28FB" w:rsidRPr="00066F5A">
        <w:rPr>
          <w:lang w:eastAsia="zh-CN"/>
        </w:rPr>
        <w:t>,</w:t>
      </w:r>
      <w:r w:rsidR="001A28FB" w:rsidRPr="008A7737">
        <w:rPr>
          <w:b/>
          <w:bCs/>
          <w:lang w:eastAsia="zh-CN"/>
        </w:rPr>
        <w:t>B</w:t>
      </w:r>
      <w:r w:rsidR="001A28FB" w:rsidRPr="00066F5A">
        <w:rPr>
          <w:lang w:eastAsia="zh-CN"/>
        </w:rPr>
        <w:t>,</w:t>
      </w:r>
      <w:r w:rsidR="001A28FB" w:rsidRPr="008A7737">
        <w:rPr>
          <w:b/>
          <w:bCs/>
          <w:lang w:eastAsia="zh-CN"/>
        </w:rPr>
        <w:t>C)</w:t>
      </w:r>
      <w:r w:rsidR="001A28FB">
        <w:rPr>
          <w:lang w:eastAsia="zh-CN"/>
        </w:rPr>
        <w:t xml:space="preserve"> </w:t>
      </w:r>
      <w:r w:rsidR="001D5E5A">
        <w:rPr>
          <w:lang w:eastAsia="zh-CN"/>
        </w:rPr>
        <w:t>T</w:t>
      </w:r>
      <w:r w:rsidR="001A28FB">
        <w:rPr>
          <w:lang w:eastAsia="zh-CN"/>
        </w:rPr>
        <w:t>he t</w:t>
      </w:r>
      <w:r w:rsidR="001A28FB" w:rsidRPr="001A28FB">
        <w:rPr>
          <w:lang w:eastAsia="zh-CN"/>
        </w:rPr>
        <w:t>ypical coordinate-time curves</w:t>
      </w:r>
      <w:r w:rsidR="001A28FB">
        <w:rPr>
          <w:lang w:eastAsia="zh-CN"/>
        </w:rPr>
        <w:t xml:space="preserve"> along </w:t>
      </w:r>
      <w:r w:rsidR="001D5E5A">
        <w:rPr>
          <w:lang w:eastAsia="zh-CN"/>
        </w:rPr>
        <w:t xml:space="preserve">the </w:t>
      </w:r>
      <w:r w:rsidR="001A28FB" w:rsidRPr="008B6A1D">
        <w:t>X-, Y-, Z-axis</w:t>
      </w:r>
      <w:r w:rsidR="001A28FB">
        <w:t xml:space="preserve"> of </w:t>
      </w:r>
      <w:r w:rsidR="006108BF">
        <w:t>each</w:t>
      </w:r>
      <w:r w:rsidR="001A28FB">
        <w:t xml:space="preserve"> tracking point during </w:t>
      </w:r>
      <w:r w:rsidR="001D5E5A">
        <w:t xml:space="preserve">the </w:t>
      </w:r>
      <w:r w:rsidR="001A28FB">
        <w:rPr>
          <w:lang w:eastAsia="zh-CN"/>
        </w:rPr>
        <w:t>lifting-thrusting skill</w:t>
      </w:r>
      <w:r w:rsidR="001D5E5A">
        <w:rPr>
          <w:lang w:eastAsia="zh-CN"/>
        </w:rPr>
        <w:t>,</w:t>
      </w:r>
      <w:r w:rsidR="001A28FB">
        <w:rPr>
          <w:lang w:eastAsia="zh-CN"/>
        </w:rPr>
        <w:t xml:space="preserve"> respectively. </w:t>
      </w:r>
      <w:r w:rsidR="001A28FB" w:rsidRPr="008A7737">
        <w:rPr>
          <w:b/>
          <w:bCs/>
          <w:lang w:eastAsia="zh-CN"/>
        </w:rPr>
        <w:t>(D,E,F)</w:t>
      </w:r>
      <w:r w:rsidR="001A28FB">
        <w:rPr>
          <w:lang w:eastAsia="zh-CN"/>
        </w:rPr>
        <w:t xml:space="preserve"> </w:t>
      </w:r>
      <w:r w:rsidR="001D5E5A">
        <w:rPr>
          <w:lang w:eastAsia="zh-CN"/>
        </w:rPr>
        <w:t>T</w:t>
      </w:r>
      <w:r w:rsidR="001A28FB">
        <w:rPr>
          <w:lang w:eastAsia="zh-CN"/>
        </w:rPr>
        <w:t>he cu</w:t>
      </w:r>
      <w:r w:rsidR="006108BF">
        <w:rPr>
          <w:lang w:eastAsia="zh-CN"/>
        </w:rPr>
        <w:t xml:space="preserve">rves with </w:t>
      </w:r>
      <w:r w:rsidR="001D5E5A">
        <w:rPr>
          <w:lang w:eastAsia="zh-CN"/>
        </w:rPr>
        <w:t xml:space="preserve">the </w:t>
      </w:r>
      <w:r w:rsidR="006108BF">
        <w:rPr>
          <w:lang w:eastAsia="zh-CN"/>
        </w:rPr>
        <w:t>same settings of lifting-thrusting skill during twirling skill</w:t>
      </w:r>
      <w:r w:rsidR="002C6B2C" w:rsidRPr="008B6A1D">
        <w:rPr>
          <w:lang w:eastAsia="zh-CN"/>
        </w:rPr>
        <w:t>.</w:t>
      </w:r>
    </w:p>
    <w:p w14:paraId="7BC313AA" w14:textId="77777777" w:rsidR="008B6A1D" w:rsidRPr="008B6A1D" w:rsidRDefault="008B6A1D" w:rsidP="008B6A1D"/>
    <w:p w14:paraId="7B83A9C3" w14:textId="76156652" w:rsidR="000E39C5" w:rsidRPr="008B6A1D" w:rsidRDefault="00EB5A5F" w:rsidP="008B6A1D">
      <w:pPr>
        <w:rPr>
          <w:lang w:eastAsia="zh-CN"/>
        </w:rPr>
      </w:pPr>
      <w:r w:rsidRPr="006108BF">
        <w:rPr>
          <w:b/>
          <w:bCs/>
          <w:lang w:eastAsia="zh-CN"/>
        </w:rPr>
        <w:t xml:space="preserve">Figure </w:t>
      </w:r>
      <w:r w:rsidR="005925DC" w:rsidRPr="006108BF">
        <w:rPr>
          <w:b/>
          <w:bCs/>
          <w:lang w:eastAsia="zh-CN"/>
        </w:rPr>
        <w:t>5</w:t>
      </w:r>
      <w:r w:rsidR="000261B1" w:rsidRPr="000261B1">
        <w:rPr>
          <w:b/>
          <w:bCs/>
          <w:lang w:eastAsia="zh-CN"/>
        </w:rPr>
        <w:t>:</w:t>
      </w:r>
      <w:r w:rsidRPr="000261B1">
        <w:rPr>
          <w:b/>
          <w:bCs/>
          <w:lang w:eastAsia="zh-CN"/>
        </w:rPr>
        <w:t xml:space="preserve"> </w:t>
      </w:r>
      <w:r w:rsidR="007E6E4F" w:rsidRPr="00E113F2">
        <w:rPr>
          <w:b/>
          <w:bCs/>
          <w:lang w:eastAsia="zh-CN"/>
        </w:rPr>
        <w:t xml:space="preserve">Comparison of the curves generated by ATP-II and </w:t>
      </w:r>
      <w:r w:rsidR="00552D7C" w:rsidRPr="00457EC5">
        <w:rPr>
          <w:b/>
          <w:bCs/>
          <w:lang w:eastAsia="zh-CN"/>
        </w:rPr>
        <w:t>motion capture and analysis software</w:t>
      </w:r>
      <w:r w:rsidR="00B61DD4" w:rsidRPr="000261B1">
        <w:rPr>
          <w:b/>
          <w:bCs/>
          <w:lang w:eastAsia="zh-CN"/>
        </w:rPr>
        <w:t>.</w:t>
      </w:r>
      <w:r w:rsidR="00B61DD4" w:rsidRPr="00457EC5">
        <w:rPr>
          <w:b/>
          <w:bCs/>
          <w:lang w:eastAsia="zh-CN"/>
        </w:rPr>
        <w:t xml:space="preserve"> </w:t>
      </w:r>
      <w:r w:rsidR="000C790D" w:rsidRPr="008A7737">
        <w:rPr>
          <w:b/>
          <w:bCs/>
          <w:lang w:eastAsia="zh-CN"/>
        </w:rPr>
        <w:t>(A)</w:t>
      </w:r>
      <w:r w:rsidR="000C790D" w:rsidRPr="008B6A1D">
        <w:rPr>
          <w:lang w:eastAsia="zh-CN"/>
        </w:rPr>
        <w:t xml:space="preserve"> </w:t>
      </w:r>
      <w:r w:rsidR="000C790D" w:rsidRPr="008B6A1D">
        <w:t>Finger motion</w:t>
      </w:r>
      <w:r w:rsidR="000750EB">
        <w:t>s</w:t>
      </w:r>
      <w:r w:rsidR="000C790D" w:rsidRPr="008B6A1D">
        <w:t xml:space="preserve"> of participants </w:t>
      </w:r>
      <w:r w:rsidR="000750EB">
        <w:t>were</w:t>
      </w:r>
      <w:r w:rsidR="000750EB" w:rsidRPr="008B6A1D">
        <w:t xml:space="preserve"> </w:t>
      </w:r>
      <w:r w:rsidR="000C790D" w:rsidRPr="008B6A1D">
        <w:t>tracked when they performed AM on ATP-II</w:t>
      </w:r>
      <w:r w:rsidR="000C790D" w:rsidRPr="008B6A1D">
        <w:rPr>
          <w:lang w:eastAsia="zh-CN"/>
        </w:rPr>
        <w:t xml:space="preserve">. </w:t>
      </w:r>
      <w:r w:rsidR="000C790D" w:rsidRPr="008A7737">
        <w:rPr>
          <w:b/>
          <w:bCs/>
          <w:lang w:eastAsia="zh-CN"/>
        </w:rPr>
        <w:t>(B)</w:t>
      </w:r>
      <w:r w:rsidR="000C790D" w:rsidRPr="008B6A1D">
        <w:rPr>
          <w:lang w:eastAsia="zh-CN"/>
        </w:rPr>
        <w:t xml:space="preserve"> </w:t>
      </w:r>
      <w:r w:rsidR="000C790D" w:rsidRPr="008B6A1D">
        <w:t xml:space="preserve">The voltage-time curve of ATP-II during </w:t>
      </w:r>
      <w:r w:rsidR="001D5E5A">
        <w:t xml:space="preserve">the </w:t>
      </w:r>
      <w:r w:rsidR="000C790D" w:rsidRPr="008B6A1D">
        <w:t xml:space="preserve">lifting-Thrusting skill. </w:t>
      </w:r>
      <w:r w:rsidR="000C790D" w:rsidRPr="008A7737">
        <w:rPr>
          <w:b/>
          <w:bCs/>
        </w:rPr>
        <w:t>(C)</w:t>
      </w:r>
      <w:r w:rsidR="000C790D" w:rsidRPr="008B6A1D">
        <w:t xml:space="preserve"> The coordinate-time curve </w:t>
      </w:r>
      <w:r w:rsidR="000C790D" w:rsidRPr="008B6A1D">
        <w:rPr>
          <w:lang w:eastAsia="zh-CN"/>
        </w:rPr>
        <w:t>along</w:t>
      </w:r>
      <w:r w:rsidR="001E1EC5" w:rsidRPr="008B6A1D">
        <w:rPr>
          <w:lang w:eastAsia="zh-CN"/>
        </w:rPr>
        <w:t xml:space="preserve"> the</w:t>
      </w:r>
      <w:r w:rsidR="000C790D" w:rsidRPr="008B6A1D">
        <w:t xml:space="preserve"> Z-axis of TT during </w:t>
      </w:r>
      <w:r w:rsidR="001D5E5A">
        <w:t xml:space="preserve">the </w:t>
      </w:r>
      <w:r w:rsidR="000C790D" w:rsidRPr="008B6A1D">
        <w:t xml:space="preserve">lifting-thrusting skill. </w:t>
      </w:r>
      <w:r w:rsidR="000C790D" w:rsidRPr="008A7737">
        <w:rPr>
          <w:b/>
          <w:bCs/>
        </w:rPr>
        <w:t>(D)</w:t>
      </w:r>
      <w:r w:rsidR="000C790D" w:rsidRPr="008B6A1D">
        <w:t xml:space="preserve"> The voltage-time curve of ATP-II during twirling skill. </w:t>
      </w:r>
      <w:r w:rsidR="000C790D" w:rsidRPr="008A7737">
        <w:rPr>
          <w:b/>
          <w:bCs/>
        </w:rPr>
        <w:t>(E)</w:t>
      </w:r>
      <w:r w:rsidR="000C790D" w:rsidRPr="008B6A1D">
        <w:t xml:space="preserve"> The coordinate-time curve </w:t>
      </w:r>
      <w:r w:rsidR="000C790D" w:rsidRPr="008B6A1D">
        <w:rPr>
          <w:lang w:eastAsia="zh-CN"/>
        </w:rPr>
        <w:t>along</w:t>
      </w:r>
      <w:r w:rsidR="001E1EC5" w:rsidRPr="008B6A1D">
        <w:rPr>
          <w:lang w:eastAsia="zh-CN"/>
        </w:rPr>
        <w:t xml:space="preserve"> the</w:t>
      </w:r>
      <w:r w:rsidR="000C790D" w:rsidRPr="008B6A1D">
        <w:t xml:space="preserve"> Y-axis of TT during twirling skill.</w:t>
      </w:r>
    </w:p>
    <w:p w14:paraId="53740D83" w14:textId="77777777" w:rsidR="00F6320E" w:rsidRPr="008B6A1D" w:rsidRDefault="00F6320E" w:rsidP="008B6A1D">
      <w:pPr>
        <w:rPr>
          <w:lang w:eastAsia="zh-CN"/>
        </w:rPr>
      </w:pPr>
    </w:p>
    <w:p w14:paraId="0D1AC8DD" w14:textId="0240E436" w:rsidR="006628FC" w:rsidRPr="008B6A1D" w:rsidRDefault="00446048" w:rsidP="008B6A1D">
      <w:pPr>
        <w:rPr>
          <w:lang w:eastAsia="zh-CN"/>
        </w:rPr>
      </w:pPr>
      <w:r w:rsidRPr="000261B1">
        <w:rPr>
          <w:b/>
          <w:bCs/>
        </w:rPr>
        <w:t>Table 1</w:t>
      </w:r>
      <w:r w:rsidR="000261B1" w:rsidRPr="000261B1">
        <w:rPr>
          <w:b/>
          <w:bCs/>
        </w:rPr>
        <w:t>:</w:t>
      </w:r>
      <w:r w:rsidRPr="000261B1">
        <w:rPr>
          <w:b/>
          <w:bCs/>
        </w:rPr>
        <w:t xml:space="preserve"> </w:t>
      </w:r>
      <w:r w:rsidR="006628FC" w:rsidRPr="000261B1">
        <w:rPr>
          <w:b/>
          <w:bCs/>
        </w:rPr>
        <w:t>Coordinate parameters of the calibration point</w:t>
      </w:r>
      <w:r w:rsidR="006628FC" w:rsidRPr="000261B1">
        <w:rPr>
          <w:b/>
          <w:bCs/>
          <w:lang w:eastAsia="zh-CN"/>
        </w:rPr>
        <w:t>s</w:t>
      </w:r>
      <w:r w:rsidR="006628FC" w:rsidRPr="008B6A1D">
        <w:rPr>
          <w:lang w:eastAsia="zh-CN"/>
        </w:rPr>
        <w:t>. The coordinate value</w:t>
      </w:r>
      <w:r w:rsidR="000750EB">
        <w:rPr>
          <w:lang w:eastAsia="zh-CN"/>
        </w:rPr>
        <w:t>s</w:t>
      </w:r>
      <w:r w:rsidR="006628FC" w:rsidRPr="008B6A1D">
        <w:rPr>
          <w:lang w:eastAsia="zh-CN"/>
        </w:rPr>
        <w:t xml:space="preserve"> of three axes of eight</w:t>
      </w:r>
      <w:r w:rsidR="006628FC" w:rsidRPr="008B6A1D">
        <w:t xml:space="preserve"> calibration point</w:t>
      </w:r>
      <w:r w:rsidR="006628FC" w:rsidRPr="008B6A1D">
        <w:rPr>
          <w:lang w:eastAsia="zh-CN"/>
        </w:rPr>
        <w:t>s.</w:t>
      </w:r>
    </w:p>
    <w:p w14:paraId="4D8FBF57" w14:textId="77777777" w:rsidR="008B6A1D" w:rsidRPr="008B6A1D" w:rsidRDefault="008B6A1D" w:rsidP="008B6A1D"/>
    <w:p w14:paraId="084BB364" w14:textId="32BE470D" w:rsidR="00446048" w:rsidRPr="008B6A1D" w:rsidRDefault="006628FC" w:rsidP="008B6A1D">
      <w:r w:rsidRPr="000261B1">
        <w:rPr>
          <w:b/>
          <w:bCs/>
        </w:rPr>
        <w:t>Table 2</w:t>
      </w:r>
      <w:r w:rsidR="000261B1" w:rsidRPr="000261B1">
        <w:rPr>
          <w:b/>
          <w:bCs/>
        </w:rPr>
        <w:t>:</w:t>
      </w:r>
      <w:r w:rsidRPr="000261B1">
        <w:rPr>
          <w:b/>
          <w:bCs/>
        </w:rPr>
        <w:t xml:space="preserve"> </w:t>
      </w:r>
      <w:r w:rsidR="00216FA8" w:rsidRPr="000261B1">
        <w:rPr>
          <w:b/>
          <w:bCs/>
        </w:rPr>
        <w:t>Kinematics data of each tracking point during</w:t>
      </w:r>
      <w:r w:rsidR="00EC497E" w:rsidRPr="000261B1">
        <w:rPr>
          <w:b/>
          <w:bCs/>
        </w:rPr>
        <w:t xml:space="preserve"> </w:t>
      </w:r>
      <w:r w:rsidR="00BD6730">
        <w:rPr>
          <w:b/>
          <w:bCs/>
        </w:rPr>
        <w:t xml:space="preserve">the </w:t>
      </w:r>
      <w:r w:rsidR="00EC497E" w:rsidRPr="000261B1">
        <w:rPr>
          <w:b/>
          <w:bCs/>
        </w:rPr>
        <w:t>lifting-thrusting skill.</w:t>
      </w:r>
      <w:r w:rsidR="00EC497E" w:rsidRPr="008B6A1D">
        <w:t xml:space="preserve"> </w:t>
      </w:r>
      <w:r w:rsidR="00446048" w:rsidRPr="008B6A1D">
        <w:t xml:space="preserve">The </w:t>
      </w:r>
      <w:r w:rsidR="00523FF5" w:rsidRPr="008B6A1D">
        <w:t xml:space="preserve">average </w:t>
      </w:r>
      <w:r w:rsidR="00216FA8" w:rsidRPr="008B6A1D">
        <w:t>value</w:t>
      </w:r>
      <w:r w:rsidR="000750EB">
        <w:t>s</w:t>
      </w:r>
      <w:r w:rsidR="00216FA8" w:rsidRPr="008B6A1D">
        <w:t xml:space="preserve"> </w:t>
      </w:r>
      <w:r w:rsidR="00446048" w:rsidRPr="008B6A1D">
        <w:t>of amplitude</w:t>
      </w:r>
      <w:r w:rsidR="00216FA8" w:rsidRPr="008B6A1D">
        <w:t xml:space="preserve"> and </w:t>
      </w:r>
      <w:r w:rsidR="00446048" w:rsidRPr="008B6A1D">
        <w:t>velocity</w:t>
      </w:r>
      <w:r w:rsidR="00D83067" w:rsidRPr="008B6A1D">
        <w:t xml:space="preserve"> along three</w:t>
      </w:r>
      <w:r w:rsidR="00523FF5" w:rsidRPr="008B6A1D">
        <w:t xml:space="preserve"> </w:t>
      </w:r>
      <w:r w:rsidR="00D83067" w:rsidRPr="008B6A1D">
        <w:t>ax</w:t>
      </w:r>
      <w:r w:rsidR="00216FA8" w:rsidRPr="008B6A1D">
        <w:t>e</w:t>
      </w:r>
      <w:r w:rsidR="00D83067" w:rsidRPr="008B6A1D">
        <w:t>s</w:t>
      </w:r>
      <w:r w:rsidR="00446048" w:rsidRPr="008B6A1D">
        <w:t xml:space="preserve"> of each tracking point </w:t>
      </w:r>
      <w:r w:rsidR="0047700C">
        <w:t xml:space="preserve">on figures </w:t>
      </w:r>
      <w:r w:rsidR="00446048" w:rsidRPr="008B6A1D">
        <w:t xml:space="preserve">during </w:t>
      </w:r>
      <w:r w:rsidR="00BD6730">
        <w:t xml:space="preserve">the </w:t>
      </w:r>
      <w:r w:rsidR="00446048" w:rsidRPr="008B6A1D">
        <w:t>lifting-thrusting skill</w:t>
      </w:r>
      <w:r w:rsidR="00350B5E" w:rsidRPr="008B6A1D">
        <w:t>.</w:t>
      </w:r>
    </w:p>
    <w:p w14:paraId="0F8A404D" w14:textId="77777777" w:rsidR="008B6A1D" w:rsidRPr="008B6A1D" w:rsidRDefault="008B6A1D" w:rsidP="008B6A1D"/>
    <w:p w14:paraId="51207178" w14:textId="4B4DED0E" w:rsidR="00446048" w:rsidRPr="008B6A1D" w:rsidRDefault="00446048" w:rsidP="008B6A1D">
      <w:r w:rsidRPr="000261B1">
        <w:rPr>
          <w:b/>
          <w:bCs/>
        </w:rPr>
        <w:t>Table</w:t>
      </w:r>
      <w:r w:rsidR="00350B5E" w:rsidRPr="000261B1">
        <w:rPr>
          <w:b/>
          <w:bCs/>
        </w:rPr>
        <w:t xml:space="preserve"> </w:t>
      </w:r>
      <w:r w:rsidR="006628FC" w:rsidRPr="000261B1">
        <w:rPr>
          <w:b/>
          <w:bCs/>
        </w:rPr>
        <w:t>3</w:t>
      </w:r>
      <w:r w:rsidR="000261B1" w:rsidRPr="000261B1">
        <w:rPr>
          <w:b/>
          <w:bCs/>
        </w:rPr>
        <w:t>:</w:t>
      </w:r>
      <w:r w:rsidR="00EC497E" w:rsidRPr="000261B1">
        <w:rPr>
          <w:b/>
          <w:bCs/>
        </w:rPr>
        <w:t xml:space="preserve"> </w:t>
      </w:r>
      <w:r w:rsidR="00350B5E" w:rsidRPr="000261B1">
        <w:rPr>
          <w:b/>
          <w:bCs/>
        </w:rPr>
        <w:t>Kinematics data of each tracking point during twirling skill.</w:t>
      </w:r>
      <w:r w:rsidR="00350B5E" w:rsidRPr="008B6A1D">
        <w:t xml:space="preserve"> The average value</w:t>
      </w:r>
      <w:r w:rsidR="000750EB">
        <w:t>s</w:t>
      </w:r>
      <w:r w:rsidR="00350B5E" w:rsidRPr="008B6A1D">
        <w:t xml:space="preserve"> of amplitude and velocity along three axes of each tracking point </w:t>
      </w:r>
      <w:r w:rsidR="0047700C">
        <w:t xml:space="preserve">on figures </w:t>
      </w:r>
      <w:r w:rsidR="00350B5E" w:rsidRPr="008B6A1D">
        <w:t>during twirling skill.</w:t>
      </w:r>
    </w:p>
    <w:p w14:paraId="1DC24220" w14:textId="77777777" w:rsidR="008B6A1D" w:rsidRPr="008B6A1D" w:rsidRDefault="008B6A1D" w:rsidP="008B6A1D"/>
    <w:p w14:paraId="543580EE" w14:textId="17B059B9" w:rsidR="00350B5E" w:rsidRDefault="00350B5E" w:rsidP="008B6A1D">
      <w:pPr>
        <w:rPr>
          <w:rFonts w:eastAsia="SimSun"/>
          <w:color w:val="000000"/>
          <w:lang w:eastAsia="zh-CN"/>
        </w:rPr>
      </w:pPr>
      <w:r w:rsidRPr="000261B1">
        <w:rPr>
          <w:b/>
          <w:bCs/>
          <w:lang w:eastAsia="zh-CN"/>
        </w:rPr>
        <w:t xml:space="preserve">Table </w:t>
      </w:r>
      <w:r w:rsidR="006628FC" w:rsidRPr="000261B1">
        <w:rPr>
          <w:b/>
          <w:bCs/>
          <w:lang w:eastAsia="zh-CN"/>
        </w:rPr>
        <w:t>4</w:t>
      </w:r>
      <w:r w:rsidR="000261B1" w:rsidRPr="000261B1">
        <w:rPr>
          <w:b/>
          <w:bCs/>
          <w:lang w:eastAsia="zh-CN"/>
        </w:rPr>
        <w:t>:</w:t>
      </w:r>
      <w:r w:rsidR="000956B8" w:rsidRPr="000261B1">
        <w:rPr>
          <w:b/>
          <w:bCs/>
          <w:lang w:eastAsia="zh-CN"/>
        </w:rPr>
        <w:t xml:space="preserve"> Operating time during </w:t>
      </w:r>
      <w:r w:rsidR="000956B8" w:rsidRPr="000261B1">
        <w:rPr>
          <w:b/>
          <w:bCs/>
        </w:rPr>
        <w:t>lifting-thrusting and twirling skills</w:t>
      </w:r>
      <w:r w:rsidR="000956B8" w:rsidRPr="008B6A1D">
        <w:t xml:space="preserve"> The average value</w:t>
      </w:r>
      <w:r w:rsidR="000750EB">
        <w:t>s</w:t>
      </w:r>
      <w:r w:rsidR="000956B8" w:rsidRPr="008B6A1D">
        <w:t xml:space="preserve"> of </w:t>
      </w:r>
      <w:r w:rsidR="000956B8" w:rsidRPr="008B6A1D">
        <w:rPr>
          <w:rFonts w:eastAsia="SimSun"/>
          <w:color w:val="000000"/>
          <w:lang w:eastAsia="zh-CN"/>
        </w:rPr>
        <w:t xml:space="preserve">operating time in the </w:t>
      </w:r>
      <w:r w:rsidR="000750EB" w:rsidRPr="000750EB">
        <w:rPr>
          <w:rFonts w:eastAsia="SimSun"/>
          <w:color w:val="000000"/>
          <w:lang w:eastAsia="zh-CN"/>
        </w:rPr>
        <w:t>processes</w:t>
      </w:r>
      <w:r w:rsidR="000750EB" w:rsidRPr="000750EB" w:rsidDel="000750EB">
        <w:rPr>
          <w:rFonts w:eastAsia="SimSun"/>
          <w:color w:val="000000"/>
          <w:lang w:eastAsia="zh-CN"/>
        </w:rPr>
        <w:t xml:space="preserve"> </w:t>
      </w:r>
      <w:r w:rsidR="000956B8" w:rsidRPr="008B6A1D">
        <w:rPr>
          <w:rFonts w:eastAsia="SimSun"/>
          <w:color w:val="000000"/>
          <w:lang w:eastAsia="zh-CN"/>
        </w:rPr>
        <w:t>of lifting, thrusting, twirling left, and twirling right</w:t>
      </w:r>
      <w:r w:rsidR="000750EB">
        <w:rPr>
          <w:rFonts w:eastAsia="SimSun"/>
          <w:color w:val="000000"/>
          <w:lang w:eastAsia="zh-CN"/>
        </w:rPr>
        <w:t xml:space="preserve"> actions</w:t>
      </w:r>
    </w:p>
    <w:p w14:paraId="636ED8E9" w14:textId="4AEBDFC1" w:rsidR="001D5E5A" w:rsidRDefault="001D5E5A" w:rsidP="008B6A1D">
      <w:pPr>
        <w:rPr>
          <w:rFonts w:eastAsia="SimSun"/>
          <w:color w:val="000000"/>
          <w:lang w:eastAsia="zh-CN"/>
        </w:rPr>
      </w:pPr>
    </w:p>
    <w:p w14:paraId="55F3CE45" w14:textId="78204018" w:rsidR="001D5E5A" w:rsidRDefault="001D5E5A" w:rsidP="008B6A1D">
      <w:pPr>
        <w:rPr>
          <w:b/>
          <w:bCs/>
        </w:rPr>
      </w:pPr>
      <w:r w:rsidRPr="00962A58">
        <w:rPr>
          <w:rFonts w:eastAsia="SimSun"/>
          <w:b/>
          <w:bCs/>
          <w:color w:val="000000"/>
          <w:lang w:eastAsia="zh-CN"/>
        </w:rPr>
        <w:t xml:space="preserve">Video 1: </w:t>
      </w:r>
      <w:r w:rsidRPr="00962A58">
        <w:rPr>
          <w:b/>
          <w:bCs/>
        </w:rPr>
        <w:t>Lifting-thrusting skill.</w:t>
      </w:r>
      <w:r w:rsidR="00907928">
        <w:rPr>
          <w:b/>
          <w:bCs/>
        </w:rPr>
        <w:t xml:space="preserve"> </w:t>
      </w:r>
      <w:r w:rsidR="002C1BE9" w:rsidRPr="00E113F2">
        <w:rPr>
          <w:b/>
          <w:bCs/>
          <w:lang w:eastAsia="zh-CN"/>
        </w:rPr>
        <w:t>(</w:t>
      </w:r>
      <w:r w:rsidR="00907928" w:rsidRPr="00E113F2">
        <w:rPr>
          <w:b/>
          <w:bCs/>
        </w:rPr>
        <w:t>Top left</w:t>
      </w:r>
      <w:r w:rsidR="002C1BE9" w:rsidRPr="00457EC5">
        <w:rPr>
          <w:b/>
          <w:bCs/>
        </w:rPr>
        <w:t>)</w:t>
      </w:r>
      <w:r w:rsidR="00907928" w:rsidRPr="00457EC5">
        <w:t xml:space="preserve"> </w:t>
      </w:r>
      <w:r w:rsidR="002C1BE9">
        <w:t>The s</w:t>
      </w:r>
      <w:r w:rsidR="00907928" w:rsidRPr="00457EC5">
        <w:t xml:space="preserve">tick </w:t>
      </w:r>
      <w:r w:rsidR="002C1BE9">
        <w:t>view</w:t>
      </w:r>
      <w:r w:rsidR="00907928" w:rsidRPr="00457EC5">
        <w:t xml:space="preserve"> of </w:t>
      </w:r>
      <w:r w:rsidR="00BD6730">
        <w:t xml:space="preserve">the </w:t>
      </w:r>
      <w:r w:rsidR="00907928" w:rsidRPr="00457EC5">
        <w:t>hand</w:t>
      </w:r>
      <w:r w:rsidR="00552D7C">
        <w:t>.</w:t>
      </w:r>
      <w:r w:rsidR="00907928" w:rsidRPr="00457EC5">
        <w:t xml:space="preserve"> </w:t>
      </w:r>
      <w:r w:rsidR="002C1BE9" w:rsidRPr="00457EC5">
        <w:rPr>
          <w:b/>
          <w:bCs/>
          <w:lang w:eastAsia="zh-CN"/>
        </w:rPr>
        <w:t>(Top right, Bottom left, Bottom right)</w:t>
      </w:r>
      <w:r w:rsidR="002C1BE9">
        <w:rPr>
          <w:lang w:eastAsia="zh-CN"/>
        </w:rPr>
        <w:t xml:space="preserve"> </w:t>
      </w:r>
      <w:r w:rsidR="002C1BE9">
        <w:t>T</w:t>
      </w:r>
      <w:r w:rsidR="00460490">
        <w:t xml:space="preserve">he </w:t>
      </w:r>
      <w:r w:rsidR="00907928" w:rsidRPr="00907928">
        <w:rPr>
          <w:lang w:eastAsia="zh-CN"/>
        </w:rPr>
        <w:t xml:space="preserve">typical coordinate-time </w:t>
      </w:r>
      <w:r w:rsidR="00460490">
        <w:rPr>
          <w:lang w:eastAsia="zh-CN"/>
        </w:rPr>
        <w:t xml:space="preserve">dynamic </w:t>
      </w:r>
      <w:r w:rsidR="00907928" w:rsidRPr="00907928">
        <w:rPr>
          <w:lang w:eastAsia="zh-CN"/>
        </w:rPr>
        <w:t xml:space="preserve">curve along </w:t>
      </w:r>
      <w:r w:rsidR="00907928" w:rsidRPr="00460490">
        <w:rPr>
          <w:lang w:eastAsia="zh-CN"/>
        </w:rPr>
        <w:t>the</w:t>
      </w:r>
      <w:r w:rsidR="00460490" w:rsidRPr="00460490">
        <w:t xml:space="preserve"> </w:t>
      </w:r>
      <w:r w:rsidR="00460490" w:rsidRPr="008B6A1D">
        <w:t>X-, Y-, Z-axis</w:t>
      </w:r>
      <w:r w:rsidR="00907928" w:rsidRPr="00460490">
        <w:t xml:space="preserve"> of each tracking point during the </w:t>
      </w:r>
      <w:r w:rsidR="00907928" w:rsidRPr="00460490">
        <w:rPr>
          <w:lang w:eastAsia="zh-CN"/>
        </w:rPr>
        <w:t>liftin</w:t>
      </w:r>
      <w:r w:rsidR="00907928">
        <w:rPr>
          <w:lang w:eastAsia="zh-CN"/>
        </w:rPr>
        <w:t>g-thrusting skill</w:t>
      </w:r>
    </w:p>
    <w:p w14:paraId="50ECA82F" w14:textId="2BA13F1C" w:rsidR="001D5E5A" w:rsidRDefault="001D5E5A" w:rsidP="008B6A1D">
      <w:pPr>
        <w:rPr>
          <w:b/>
          <w:bCs/>
        </w:rPr>
      </w:pPr>
    </w:p>
    <w:p w14:paraId="63FEDED3" w14:textId="0B5BF469" w:rsidR="001D5E5A" w:rsidRDefault="001D5E5A" w:rsidP="008B6A1D">
      <w:pPr>
        <w:rPr>
          <w:lang w:eastAsia="zh-CN"/>
        </w:rPr>
      </w:pPr>
      <w:r>
        <w:rPr>
          <w:b/>
          <w:bCs/>
        </w:rPr>
        <w:t>Video 2: T</w:t>
      </w:r>
      <w:r w:rsidRPr="000261B1">
        <w:rPr>
          <w:b/>
          <w:bCs/>
        </w:rPr>
        <w:t>wirling</w:t>
      </w:r>
      <w:r>
        <w:rPr>
          <w:b/>
          <w:bCs/>
        </w:rPr>
        <w:t xml:space="preserve"> skill: </w:t>
      </w:r>
      <w:r w:rsidR="00460490" w:rsidRPr="00460490">
        <w:t xml:space="preserve"> </w:t>
      </w:r>
      <w:r w:rsidR="00552D7C">
        <w:t xml:space="preserve">The stick view of </w:t>
      </w:r>
      <w:r w:rsidR="00BD6730">
        <w:t xml:space="preserve">the </w:t>
      </w:r>
      <w:r w:rsidR="00552D7C">
        <w:t xml:space="preserve">hand and </w:t>
      </w:r>
      <w:r w:rsidR="00552D7C" w:rsidRPr="00907928">
        <w:rPr>
          <w:lang w:eastAsia="zh-CN"/>
        </w:rPr>
        <w:t xml:space="preserve">typical coordinate-time </w:t>
      </w:r>
      <w:r w:rsidR="00552D7C">
        <w:rPr>
          <w:lang w:eastAsia="zh-CN"/>
        </w:rPr>
        <w:t xml:space="preserve">dynamic </w:t>
      </w:r>
      <w:r w:rsidR="00552D7C" w:rsidRPr="00907928">
        <w:rPr>
          <w:lang w:eastAsia="zh-CN"/>
        </w:rPr>
        <w:t>curve</w:t>
      </w:r>
      <w:r w:rsidR="00552D7C">
        <w:rPr>
          <w:lang w:eastAsia="zh-CN"/>
        </w:rPr>
        <w:t xml:space="preserve">s with </w:t>
      </w:r>
      <w:r w:rsidR="00BD6730">
        <w:rPr>
          <w:lang w:eastAsia="zh-CN"/>
        </w:rPr>
        <w:t xml:space="preserve">the </w:t>
      </w:r>
      <w:r w:rsidR="00552D7C">
        <w:rPr>
          <w:lang w:eastAsia="zh-CN"/>
        </w:rPr>
        <w:t xml:space="preserve">same settings as </w:t>
      </w:r>
      <w:r w:rsidR="00BD6730">
        <w:rPr>
          <w:b/>
          <w:bCs/>
          <w:lang w:eastAsia="zh-CN"/>
        </w:rPr>
        <w:t>V</w:t>
      </w:r>
      <w:r w:rsidR="00BD6730" w:rsidRPr="00BD6730">
        <w:rPr>
          <w:b/>
          <w:bCs/>
          <w:lang w:eastAsia="zh-CN"/>
        </w:rPr>
        <w:t xml:space="preserve">ideo </w:t>
      </w:r>
      <w:r w:rsidR="00552D7C" w:rsidRPr="00BD6730">
        <w:rPr>
          <w:b/>
          <w:bCs/>
          <w:lang w:eastAsia="zh-CN"/>
        </w:rPr>
        <w:t>1</w:t>
      </w:r>
      <w:r w:rsidR="00460490" w:rsidRPr="00460490">
        <w:t xml:space="preserve"> during the </w:t>
      </w:r>
      <w:r w:rsidR="00460490">
        <w:rPr>
          <w:lang w:eastAsia="zh-CN"/>
        </w:rPr>
        <w:t>twirling skill</w:t>
      </w:r>
      <w:r w:rsidR="00552D7C">
        <w:rPr>
          <w:lang w:eastAsia="zh-CN"/>
        </w:rPr>
        <w:t>.</w:t>
      </w:r>
    </w:p>
    <w:p w14:paraId="08EE39C3" w14:textId="2F7A0ED5" w:rsidR="00AD2A6C" w:rsidRDefault="00AD2A6C" w:rsidP="008B6A1D">
      <w:pPr>
        <w:rPr>
          <w:lang w:eastAsia="zh-CN"/>
        </w:rPr>
      </w:pPr>
    </w:p>
    <w:p w14:paraId="7897D705" w14:textId="558CDDA1" w:rsidR="00AD2A6C" w:rsidRPr="00962A58" w:rsidRDefault="00AD2A6C" w:rsidP="008B6A1D">
      <w:pPr>
        <w:rPr>
          <w:b/>
          <w:bCs/>
          <w:lang w:eastAsia="zh-CN"/>
        </w:rPr>
      </w:pPr>
      <w:r w:rsidRPr="00962A58">
        <w:rPr>
          <w:rFonts w:eastAsia="DengXian"/>
          <w:b/>
          <w:bCs/>
        </w:rPr>
        <w:t>Supplementary File 1</w:t>
      </w:r>
      <w:r>
        <w:rPr>
          <w:rFonts w:eastAsia="DengXian"/>
          <w:b/>
          <w:bCs/>
        </w:rPr>
        <w:t>:</w:t>
      </w:r>
      <w:r w:rsidRPr="00962A58">
        <w:rPr>
          <w:rFonts w:eastAsia="DengXian"/>
          <w:b/>
          <w:bCs/>
        </w:rPr>
        <w:t xml:space="preserve"> </w:t>
      </w:r>
      <w:r w:rsidRPr="00066F5A">
        <w:rPr>
          <w:rFonts w:eastAsia="DengXian"/>
          <w:b/>
          <w:bCs/>
        </w:rPr>
        <w:t>Video synchronization instructions.</w:t>
      </w:r>
      <w:r w:rsidRPr="00962A58">
        <w:rPr>
          <w:rFonts w:eastAsia="DengXian"/>
        </w:rPr>
        <w:t xml:space="preserve"> </w:t>
      </w:r>
      <w:r>
        <w:rPr>
          <w:rFonts w:eastAsia="DengXian"/>
        </w:rPr>
        <w:t>Screenshots and steps of v</w:t>
      </w:r>
      <w:r w:rsidRPr="00066F5A">
        <w:rPr>
          <w:rFonts w:eastAsia="DengXian"/>
        </w:rPr>
        <w:t>ideo synchronization instructions</w:t>
      </w:r>
      <w:r>
        <w:rPr>
          <w:rFonts w:eastAsia="DengXian"/>
        </w:rPr>
        <w:t xml:space="preserve"> </w:t>
      </w:r>
      <w:r w:rsidR="008174E7">
        <w:rPr>
          <w:rFonts w:eastAsia="DengXian"/>
        </w:rPr>
        <w:t>of</w:t>
      </w:r>
      <w:r w:rsidRPr="00962A58">
        <w:rPr>
          <w:rFonts w:eastAsia="DengXian"/>
        </w:rPr>
        <w:t xml:space="preserve"> the video editing software</w:t>
      </w:r>
      <w:r w:rsidR="008174E7">
        <w:rPr>
          <w:rFonts w:eastAsia="DengXian"/>
        </w:rPr>
        <w:t xml:space="preserve"> used in this study.</w:t>
      </w:r>
    </w:p>
    <w:p w14:paraId="05857A98" w14:textId="2494FCDA" w:rsidR="00446048" w:rsidRPr="008B6A1D" w:rsidRDefault="00446048" w:rsidP="008B6A1D">
      <w:pPr>
        <w:rPr>
          <w:color w:val="808080"/>
          <w:lang w:eastAsia="zh-CN"/>
        </w:rPr>
      </w:pPr>
    </w:p>
    <w:p w14:paraId="7C0B6465" w14:textId="3557BF04" w:rsidR="006E4797" w:rsidRDefault="00551D82" w:rsidP="008B6A1D">
      <w:pPr>
        <w:rPr>
          <w:b/>
        </w:rPr>
      </w:pPr>
      <w:r w:rsidRPr="008B6A1D">
        <w:rPr>
          <w:b/>
        </w:rPr>
        <w:t>DISCUSSION:</w:t>
      </w:r>
    </w:p>
    <w:p w14:paraId="00C1C758" w14:textId="10698833" w:rsidR="00535F74" w:rsidRDefault="00535F74" w:rsidP="008B6A1D">
      <w:r w:rsidRPr="008B6A1D">
        <w:t xml:space="preserve">This study </w:t>
      </w:r>
      <w:r w:rsidR="0047735C" w:rsidRPr="008B6A1D">
        <w:t>established</w:t>
      </w:r>
      <w:r w:rsidRPr="008B6A1D">
        <w:t xml:space="preserve"> the measurement</w:t>
      </w:r>
      <w:r w:rsidR="0047735C" w:rsidRPr="008B6A1D">
        <w:t xml:space="preserve"> method</w:t>
      </w:r>
      <w:r w:rsidRPr="008B6A1D">
        <w:t xml:space="preserve"> of the kinematic parameters of </w:t>
      </w:r>
      <w:r w:rsidRPr="008B6A1D">
        <w:rPr>
          <w:lang w:eastAsia="zh-CN"/>
        </w:rPr>
        <w:t>AM</w:t>
      </w:r>
      <w:r w:rsidRPr="008B6A1D">
        <w:t xml:space="preserve"> </w:t>
      </w:r>
      <w:r w:rsidRPr="00962A58">
        <w:rPr>
          <w:i/>
          <w:iCs/>
        </w:rPr>
        <w:t>in vivo</w:t>
      </w:r>
      <w:r w:rsidRPr="008B6A1D">
        <w:t xml:space="preserve"> and </w:t>
      </w:r>
      <w:r w:rsidR="007A132A" w:rsidRPr="008B6A1D">
        <w:lastRenderedPageBreak/>
        <w:t xml:space="preserve">obtained </w:t>
      </w:r>
      <w:r w:rsidRPr="008B6A1D">
        <w:t>the data of motion amplitude, velocity</w:t>
      </w:r>
      <w:r w:rsidR="001D5E5A">
        <w:t>,</w:t>
      </w:r>
      <w:r w:rsidRPr="008B6A1D">
        <w:t xml:space="preserve"> and operation </w:t>
      </w:r>
      <w:r w:rsidR="00ED3FCF" w:rsidRPr="008B6A1D">
        <w:t xml:space="preserve">time </w:t>
      </w:r>
      <w:r w:rsidRPr="008B6A1D">
        <w:t xml:space="preserve">of the </w:t>
      </w:r>
      <w:r w:rsidR="00436555" w:rsidRPr="008B6A1D">
        <w:t>six important</w:t>
      </w:r>
      <w:r w:rsidRPr="008B6A1D">
        <w:t xml:space="preserve"> </w:t>
      </w:r>
      <w:r w:rsidR="00C6539D" w:rsidRPr="008B6A1D">
        <w:t>tracking</w:t>
      </w:r>
      <w:r w:rsidR="00436555" w:rsidRPr="008B6A1D">
        <w:t xml:space="preserve"> points</w:t>
      </w:r>
      <w:r w:rsidR="00C6539D" w:rsidRPr="008B6A1D">
        <w:t xml:space="preserve"> </w:t>
      </w:r>
      <w:r w:rsidR="0097755A" w:rsidRPr="008B6A1D">
        <w:t xml:space="preserve">on </w:t>
      </w:r>
      <w:r w:rsidR="001D5E5A">
        <w:t xml:space="preserve">the </w:t>
      </w:r>
      <w:r w:rsidR="00C6539D" w:rsidRPr="008B6A1D">
        <w:t>thumb and forefinger along three ax</w:t>
      </w:r>
      <w:r w:rsidR="00BA22A5" w:rsidRPr="008B6A1D">
        <w:rPr>
          <w:lang w:eastAsia="zh-CN"/>
        </w:rPr>
        <w:t>e</w:t>
      </w:r>
      <w:r w:rsidR="00C6539D" w:rsidRPr="008B6A1D">
        <w:t>s</w:t>
      </w:r>
      <w:r w:rsidRPr="008B6A1D">
        <w:t xml:space="preserve">. </w:t>
      </w:r>
      <w:r w:rsidR="00436555" w:rsidRPr="008B6A1D">
        <w:t>Meanwhile</w:t>
      </w:r>
      <w:r w:rsidRPr="008B6A1D">
        <w:t xml:space="preserve">, </w:t>
      </w:r>
      <w:r w:rsidR="00C6539D" w:rsidRPr="008B6A1D">
        <w:t>based on</w:t>
      </w:r>
      <w:r w:rsidRPr="008B6A1D">
        <w:t xml:space="preserve"> </w:t>
      </w:r>
      <w:r w:rsidR="00763B39" w:rsidRPr="008B6A1D">
        <w:t>the</w:t>
      </w:r>
      <w:r w:rsidRPr="008B6A1D">
        <w:t xml:space="preserve"> </w:t>
      </w:r>
      <w:r w:rsidR="00436555" w:rsidRPr="008B6A1D">
        <w:t>3D</w:t>
      </w:r>
      <w:r w:rsidRPr="008B6A1D">
        <w:t xml:space="preserve"> calibration frame, a </w:t>
      </w:r>
      <w:r w:rsidR="00436555" w:rsidRPr="008B6A1D">
        <w:t>3D</w:t>
      </w:r>
      <w:r w:rsidRPr="008B6A1D">
        <w:t xml:space="preserve"> stick </w:t>
      </w:r>
      <w:r w:rsidR="000750EB">
        <w:t>view</w:t>
      </w:r>
      <w:r w:rsidR="000750EB" w:rsidRPr="008B6A1D">
        <w:t xml:space="preserve"> </w:t>
      </w:r>
      <w:r w:rsidRPr="008B6A1D">
        <w:t xml:space="preserve">and corresponding animation of the </w:t>
      </w:r>
      <w:r w:rsidR="00436555" w:rsidRPr="008B6A1D">
        <w:t>thumb and fore</w:t>
      </w:r>
      <w:r w:rsidRPr="008B6A1D">
        <w:t xml:space="preserve">finger during </w:t>
      </w:r>
      <w:r w:rsidR="00A12831" w:rsidRPr="008B6A1D">
        <w:t>needling</w:t>
      </w:r>
      <w:r w:rsidRPr="008B6A1D">
        <w:t xml:space="preserve"> </w:t>
      </w:r>
      <w:r w:rsidR="00436555" w:rsidRPr="008B6A1D">
        <w:t>were</w:t>
      </w:r>
      <w:r w:rsidRPr="008B6A1D">
        <w:t xml:space="preserve"> generated.</w:t>
      </w:r>
      <w:r w:rsidR="00E81972" w:rsidRPr="008B6A1D">
        <w:t xml:space="preserve"> </w:t>
      </w:r>
      <w:r w:rsidR="009242F5" w:rsidRPr="008B6A1D">
        <w:t>T</w:t>
      </w:r>
      <w:r w:rsidR="00E81972" w:rsidRPr="008B6A1D">
        <w:t xml:space="preserve">he thumb and </w:t>
      </w:r>
      <w:r w:rsidR="009242F5" w:rsidRPr="008B6A1D">
        <w:t>fore</w:t>
      </w:r>
      <w:r w:rsidR="00E81972" w:rsidRPr="008B6A1D">
        <w:t xml:space="preserve">finger movement of </w:t>
      </w:r>
      <w:r w:rsidR="009242F5" w:rsidRPr="008B6A1D">
        <w:t>AM can be fully displayed with the synchronous playback of kinematic parameter curve and stick animation</w:t>
      </w:r>
      <w:r w:rsidR="00E81972" w:rsidRPr="008B6A1D">
        <w:t xml:space="preserve">, </w:t>
      </w:r>
      <w:r w:rsidR="009242F5" w:rsidRPr="008B6A1D">
        <w:t>which can</w:t>
      </w:r>
      <w:r w:rsidR="00E81972" w:rsidRPr="008B6A1D">
        <w:t xml:space="preserve"> help researchers to explore the movement characteristics and </w:t>
      </w:r>
      <w:r w:rsidR="009242F5" w:rsidRPr="008B6A1D">
        <w:t xml:space="preserve">compare the similarities and differences </w:t>
      </w:r>
      <w:r w:rsidR="00E81972" w:rsidRPr="008B6A1D">
        <w:t xml:space="preserve">of different </w:t>
      </w:r>
      <w:r w:rsidR="009242F5" w:rsidRPr="008B6A1D">
        <w:t>AM skills</w:t>
      </w:r>
      <w:r w:rsidR="00E81972" w:rsidRPr="008B6A1D">
        <w:t>.</w:t>
      </w:r>
    </w:p>
    <w:p w14:paraId="1855E63A" w14:textId="77777777" w:rsidR="000208CD" w:rsidRPr="008B6A1D" w:rsidRDefault="000208CD" w:rsidP="008B6A1D"/>
    <w:p w14:paraId="1A215EFB" w14:textId="7433F823" w:rsidR="00BA22A5" w:rsidRPr="008B6A1D" w:rsidRDefault="00BA22A5" w:rsidP="008B6A1D">
      <w:r w:rsidRPr="008B6A1D">
        <w:t>Throughout the entire experimental process, some critical steps that affect the results of the analysis can be summarized</w:t>
      </w:r>
      <w:r w:rsidR="001D5E5A">
        <w:t>—f</w:t>
      </w:r>
      <w:r w:rsidRPr="008B6A1D">
        <w:t xml:space="preserve">irst, </w:t>
      </w:r>
      <w:r w:rsidR="00767768">
        <w:t>the e</w:t>
      </w:r>
      <w:r w:rsidR="00767768" w:rsidRPr="00767768">
        <w:t xml:space="preserve">xperimental environment </w:t>
      </w:r>
      <w:r w:rsidR="00767768">
        <w:t xml:space="preserve">configuration. </w:t>
      </w:r>
      <w:r w:rsidR="00767768" w:rsidRPr="00CC4ECC">
        <w:rPr>
          <w:bCs/>
        </w:rPr>
        <w:t>The recommended temperature of the experimental environment is constant 22</w:t>
      </w:r>
      <w:r w:rsidR="001D5E5A">
        <w:rPr>
          <w:bCs/>
        </w:rPr>
        <w:t>–</w:t>
      </w:r>
      <w:r w:rsidR="00767768" w:rsidRPr="00CC4ECC">
        <w:rPr>
          <w:bCs/>
        </w:rPr>
        <w:t>25</w:t>
      </w:r>
      <w:r w:rsidR="001D5E5A">
        <w:rPr>
          <w:bCs/>
        </w:rPr>
        <w:t xml:space="preserve"> </w:t>
      </w:r>
      <w:r w:rsidR="00767768" w:rsidRPr="00CC4ECC">
        <w:rPr>
          <w:bCs/>
        </w:rPr>
        <w:t>°C,</w:t>
      </w:r>
      <w:r w:rsidR="001D5E5A">
        <w:rPr>
          <w:bCs/>
        </w:rPr>
        <w:t xml:space="preserve"> and</w:t>
      </w:r>
      <w:r w:rsidR="00767768" w:rsidRPr="00CC4ECC">
        <w:rPr>
          <w:bCs/>
        </w:rPr>
        <w:t xml:space="preserve"> relative humidity is about 60% without obvious airflow in the room. </w:t>
      </w:r>
      <w:r w:rsidR="009414FA">
        <w:rPr>
          <w:bCs/>
        </w:rPr>
        <w:t>Meanwhile, t</w:t>
      </w:r>
      <w:r w:rsidR="00767768" w:rsidRPr="00CC4ECC">
        <w:rPr>
          <w:bCs/>
        </w:rPr>
        <w:t>here is no strong noise and electromagnetic source interference in the surrounding environment.</w:t>
      </w:r>
      <w:r w:rsidR="00767768">
        <w:rPr>
          <w:bCs/>
        </w:rPr>
        <w:t xml:space="preserve"> Second, </w:t>
      </w:r>
      <w:r w:rsidRPr="008B6A1D">
        <w:t>the placement</w:t>
      </w:r>
      <w:r w:rsidR="00DF552D">
        <w:t>s</w:t>
      </w:r>
      <w:r w:rsidRPr="008B6A1D">
        <w:t xml:space="preserve"> of the</w:t>
      </w:r>
      <w:r w:rsidR="00DF552D">
        <w:t xml:space="preserve"> </w:t>
      </w:r>
      <w:r w:rsidR="00DF552D" w:rsidRPr="008B6A1D">
        <w:t>camera</w:t>
      </w:r>
      <w:r w:rsidR="00767768">
        <w:t xml:space="preserve"> </w:t>
      </w:r>
      <w:r w:rsidR="00767768">
        <w:rPr>
          <w:bCs/>
        </w:rPr>
        <w:t>and</w:t>
      </w:r>
      <w:r w:rsidRPr="008B6A1D">
        <w:t xml:space="preserve"> </w:t>
      </w:r>
      <w:r w:rsidR="00DF552D" w:rsidRPr="00CC4ECC">
        <w:rPr>
          <w:bCs/>
        </w:rPr>
        <w:t>tripod</w:t>
      </w:r>
      <w:r w:rsidRPr="008B6A1D">
        <w:t>. In the process of motion tracking, all tracking points should be recorded by all cameras to obtain high-precision data. Therefore, a reasonable camera position is key to reducing experimental errors</w:t>
      </w:r>
      <w:r w:rsidR="00BC5845">
        <w:t>.</w:t>
      </w:r>
      <w:r w:rsidR="00DF552D">
        <w:t xml:space="preserve"> </w:t>
      </w:r>
      <w:r w:rsidR="00BC5845">
        <w:t>F</w:t>
      </w:r>
      <w:r w:rsidR="00DF552D" w:rsidRPr="00DF552D">
        <w:t>urthermore</w:t>
      </w:r>
      <w:r w:rsidR="00DF552D">
        <w:t xml:space="preserve">, the </w:t>
      </w:r>
      <w:r w:rsidR="00DF552D" w:rsidRPr="00CC4ECC">
        <w:rPr>
          <w:bCs/>
        </w:rPr>
        <w:t xml:space="preserve">tripods </w:t>
      </w:r>
      <w:r w:rsidR="00DF552D">
        <w:rPr>
          <w:bCs/>
        </w:rPr>
        <w:t>should be</w:t>
      </w:r>
      <w:r w:rsidR="00DF552D" w:rsidRPr="00CC4ECC">
        <w:rPr>
          <w:bCs/>
        </w:rPr>
        <w:t xml:space="preserve"> adjusted to a proper height (higher than the table and ensure that the experimental devices on the table and the hand of </w:t>
      </w:r>
      <w:r w:rsidR="001D5E5A">
        <w:rPr>
          <w:bCs/>
        </w:rPr>
        <w:t xml:space="preserve">the </w:t>
      </w:r>
      <w:r w:rsidR="00DF552D" w:rsidRPr="00CC4ECC">
        <w:rPr>
          <w:bCs/>
        </w:rPr>
        <w:t>participant can be clearly recorded)</w:t>
      </w:r>
      <w:r w:rsidR="00DF552D">
        <w:rPr>
          <w:bCs/>
        </w:rPr>
        <w:t xml:space="preserve">. </w:t>
      </w:r>
      <w:r w:rsidR="00DF552D">
        <w:t>Third</w:t>
      </w:r>
      <w:r w:rsidRPr="008B6A1D">
        <w:t xml:space="preserve">, calibration and automatic motion tracking. </w:t>
      </w:r>
      <w:r w:rsidR="00ED02C1" w:rsidRPr="008B6A1D">
        <w:t xml:space="preserve">All analysis data is calculated based on the position of each tracking point in the 3D </w:t>
      </w:r>
      <w:r w:rsidR="00301AFE" w:rsidRPr="008B6A1D">
        <w:t xml:space="preserve">calibration </w:t>
      </w:r>
      <w:r w:rsidR="00ED02C1" w:rsidRPr="008B6A1D">
        <w:t>system in each frame of the motion video</w:t>
      </w:r>
      <w:r w:rsidR="001D5E5A">
        <w:t>;</w:t>
      </w:r>
      <w:r w:rsidR="001D5E5A" w:rsidRPr="008B6A1D">
        <w:t xml:space="preserve"> </w:t>
      </w:r>
      <w:r w:rsidR="00ED02C1" w:rsidRPr="008B6A1D">
        <w:rPr>
          <w:lang w:eastAsia="zh-CN"/>
        </w:rPr>
        <w:t>t</w:t>
      </w:r>
      <w:r w:rsidRPr="008B6A1D">
        <w:t xml:space="preserve">herefore, </w:t>
      </w:r>
      <w:r w:rsidR="00ED02C1" w:rsidRPr="008B6A1D">
        <w:t>successful calibration and automatic tracking of each point are prerequisites for performing calculations</w:t>
      </w:r>
      <w:r w:rsidRPr="008B6A1D">
        <w:t>.</w:t>
      </w:r>
      <w:r w:rsidR="001D5E5A">
        <w:t xml:space="preserve"> </w:t>
      </w:r>
      <w:r w:rsidR="00ED02C1" w:rsidRPr="008B6A1D">
        <w:t xml:space="preserve">Finally, </w:t>
      </w:r>
      <w:r w:rsidR="0024127B" w:rsidRPr="008B6A1D">
        <w:t xml:space="preserve">identification of crests and troughs. The technical </w:t>
      </w:r>
      <w:r w:rsidR="00792203" w:rsidRPr="008B6A1D">
        <w:t xml:space="preserve">indicators </w:t>
      </w:r>
      <w:r w:rsidR="0024127B" w:rsidRPr="008B6A1D">
        <w:t xml:space="preserve">of AM can be calculated by the positioning of the </w:t>
      </w:r>
      <w:r w:rsidR="001A6AD4">
        <w:t>crests</w:t>
      </w:r>
      <w:r w:rsidR="001A6AD4" w:rsidRPr="008B6A1D">
        <w:t xml:space="preserve"> </w:t>
      </w:r>
      <w:r w:rsidR="0024127B" w:rsidRPr="008B6A1D">
        <w:t xml:space="preserve">and troughs in each cycle. In this </w:t>
      </w:r>
      <w:r w:rsidR="006772BE" w:rsidRPr="008B6A1D">
        <w:t>protocol</w:t>
      </w:r>
      <w:r w:rsidR="0024127B" w:rsidRPr="008B6A1D">
        <w:t xml:space="preserve">, the </w:t>
      </w:r>
      <w:r w:rsidR="006772BE" w:rsidRPr="008B6A1D">
        <w:t>steps</w:t>
      </w:r>
      <w:r w:rsidR="0024127B" w:rsidRPr="008B6A1D">
        <w:t xml:space="preserve"> of automatic identification and manual review </w:t>
      </w:r>
      <w:r w:rsidR="006772BE" w:rsidRPr="008B6A1D">
        <w:t xml:space="preserve">are designed </w:t>
      </w:r>
      <w:r w:rsidR="0024127B" w:rsidRPr="008B6A1D">
        <w:t>to ensure the accuracy of the experimental data</w:t>
      </w:r>
      <w:r w:rsidR="006772BE" w:rsidRPr="008B6A1D">
        <w:t>.</w:t>
      </w:r>
    </w:p>
    <w:p w14:paraId="1B35B836" w14:textId="77777777" w:rsidR="008B6A1D" w:rsidRPr="008B6A1D" w:rsidRDefault="008B6A1D" w:rsidP="008B6A1D"/>
    <w:p w14:paraId="4264C643" w14:textId="08C343AA" w:rsidR="00C47A7E" w:rsidRDefault="00B56FE5" w:rsidP="00C47A7E">
      <w:pPr>
        <w:rPr>
          <w:lang w:eastAsia="zh-CN"/>
        </w:rPr>
      </w:pPr>
      <w:r w:rsidRPr="008B6A1D">
        <w:t xml:space="preserve">In order to apply 3D motion tracking technology to the kinematic analysis of AM, </w:t>
      </w:r>
      <w:r w:rsidR="00927C04" w:rsidRPr="008B6A1D">
        <w:t>two</w:t>
      </w:r>
      <w:r w:rsidR="00B948FB" w:rsidRPr="008B6A1D">
        <w:t xml:space="preserve"> modifications were made to </w:t>
      </w:r>
      <w:r w:rsidR="0040731B" w:rsidRPr="008B6A1D">
        <w:t>this technology</w:t>
      </w:r>
      <w:r w:rsidR="00B948FB" w:rsidRPr="008B6A1D">
        <w:t xml:space="preserve"> commonly used in the large joints of human limbs. </w:t>
      </w:r>
      <w:r w:rsidR="00D1308C" w:rsidRPr="008B6A1D">
        <w:t xml:space="preserve">First, the customization of a small </w:t>
      </w:r>
      <w:r w:rsidR="00FF24AA" w:rsidRPr="008B6A1D">
        <w:t xml:space="preserve">3D </w:t>
      </w:r>
      <w:r w:rsidR="00D1308C" w:rsidRPr="008B6A1D">
        <w:t xml:space="preserve">calibration frame for fingers. </w:t>
      </w:r>
      <w:r w:rsidR="007822D5" w:rsidRPr="008B6A1D">
        <w:t xml:space="preserve">A </w:t>
      </w:r>
      <w:r w:rsidR="007822D5" w:rsidRPr="008B6A1D">
        <w:rPr>
          <w:rFonts w:eastAsia="DengXian"/>
          <w:kern w:val="2"/>
          <w:lang w:eastAsia="zh-CN"/>
        </w:rPr>
        <w:t>15×15×15cm 3D calibration frame</w:t>
      </w:r>
      <w:r w:rsidR="00892EEA" w:rsidRPr="008B6A1D">
        <w:rPr>
          <w:rFonts w:eastAsia="DengXian"/>
          <w:kern w:val="2"/>
          <w:lang w:eastAsia="zh-CN"/>
        </w:rPr>
        <w:t xml:space="preserve"> was customized for improving the measurement accuracy of finger movements.</w:t>
      </w:r>
      <w:r w:rsidR="00892EEA" w:rsidRPr="008B6A1D">
        <w:t xml:space="preserve"> </w:t>
      </w:r>
      <w:r w:rsidR="00892EEA" w:rsidRPr="008B6A1D">
        <w:rPr>
          <w:rFonts w:eastAsia="DengXian"/>
          <w:kern w:val="2"/>
          <w:lang w:eastAsia="zh-CN"/>
        </w:rPr>
        <w:t>Through 3D laser scanning, the calibration accuracy of the frame is 0.01mm.</w:t>
      </w:r>
      <w:r w:rsidR="00F13D7F" w:rsidRPr="008B6A1D">
        <w:rPr>
          <w:lang w:eastAsia="zh-CN"/>
        </w:rPr>
        <w:t xml:space="preserve"> </w:t>
      </w:r>
      <w:r w:rsidR="00792203" w:rsidRPr="008B6A1D">
        <w:rPr>
          <w:lang w:eastAsia="zh-CN"/>
        </w:rPr>
        <w:t xml:space="preserve">Second, the establishment of </w:t>
      </w:r>
      <w:r w:rsidR="00792203" w:rsidRPr="008B6A1D">
        <w:t>technical indicators of AM and related calculation methods</w:t>
      </w:r>
      <w:r w:rsidR="004D4A14" w:rsidRPr="008B6A1D">
        <w:t>. According to the motion characteristics of AM and the raw data exported by the motion tracking system, three technical indicators</w:t>
      </w:r>
      <w:r w:rsidR="001D5E5A">
        <w:t>,</w:t>
      </w:r>
      <w:r w:rsidR="004D4A14" w:rsidRPr="008B6A1D">
        <w:t xml:space="preserve"> “amplitude, velocity</w:t>
      </w:r>
      <w:r w:rsidR="001D5E5A">
        <w:t>,</w:t>
      </w:r>
      <w:r w:rsidR="004D4A14" w:rsidRPr="008B6A1D">
        <w:t xml:space="preserve"> and </w:t>
      </w:r>
      <w:r w:rsidR="00ED3FCF" w:rsidRPr="008B6A1D">
        <w:t>time</w:t>
      </w:r>
      <w:r w:rsidR="004D4A14" w:rsidRPr="008B6A1D">
        <w:t>” along three ax</w:t>
      </w:r>
      <w:r w:rsidR="004D4A14" w:rsidRPr="008B6A1D">
        <w:rPr>
          <w:lang w:eastAsia="zh-CN"/>
        </w:rPr>
        <w:t>e</w:t>
      </w:r>
      <w:r w:rsidR="004D4A14" w:rsidRPr="008B6A1D">
        <w:t xml:space="preserve">s </w:t>
      </w:r>
      <w:r w:rsidR="00372DE8">
        <w:t>were established</w:t>
      </w:r>
      <w:r w:rsidR="00372DE8" w:rsidRPr="008B6A1D">
        <w:t xml:space="preserve"> </w:t>
      </w:r>
      <w:r w:rsidR="004D4A14" w:rsidRPr="008B6A1D">
        <w:t xml:space="preserve">for each finger tracking point. </w:t>
      </w:r>
      <w:r w:rsidR="00372DE8">
        <w:rPr>
          <w:lang w:eastAsia="zh-CN"/>
        </w:rPr>
        <w:t>These</w:t>
      </w:r>
      <w:r w:rsidR="00C47A7E">
        <w:t xml:space="preserve"> parameters </w:t>
      </w:r>
      <w:r w:rsidR="00372DE8">
        <w:t>can be</w:t>
      </w:r>
      <w:r w:rsidR="00C47A7E">
        <w:t xml:space="preserve"> calculated by PHP script based on the inflection point recognition of the coordinate-time curve. The possible crests and troughs can be identified according to the </w:t>
      </w:r>
      <w:r w:rsidR="00C47A7E" w:rsidRPr="002D1E23">
        <w:t>logical expression</w:t>
      </w:r>
      <w:r w:rsidR="00C47A7E">
        <w:t xml:space="preserve"> (1) and (2)</w:t>
      </w:r>
      <w:r w:rsidR="001D5E5A">
        <w:t>,</w:t>
      </w:r>
      <w:r w:rsidR="00C47A7E">
        <w:t xml:space="preserve"> respectively</w:t>
      </w:r>
      <w:r w:rsidR="00C47A7E">
        <w:rPr>
          <w:rFonts w:hint="eastAsia"/>
          <w:lang w:eastAsia="zh-CN"/>
        </w:rPr>
        <w:t>.</w:t>
      </w:r>
    </w:p>
    <w:p w14:paraId="2F16C4B1" w14:textId="77777777" w:rsidR="00C47A7E" w:rsidRDefault="00C47A7E" w:rsidP="00C47A7E">
      <w:pPr>
        <w:rPr>
          <w:lang w:eastAsia="zh-CN"/>
        </w:rPr>
      </w:pPr>
    </w:p>
    <w:p w14:paraId="178497AA" w14:textId="77777777" w:rsidR="00C47A7E" w:rsidRDefault="00F1048D" w:rsidP="00C47A7E">
      <w:pPr>
        <w:rPr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c</m:t>
                  </m:r>
                </m:num>
                <m:den>
                  <m:r>
                    <w:rPr>
                      <w:rFonts w:ascii="Cambria Math" w:hAnsi="Cambria Math"/>
                    </w:rPr>
                    <m:t>dt</m:t>
                  </m:r>
                </m:den>
              </m:f>
              <m:r>
                <w:rPr>
                  <w:rFonts w:ascii="Cambria Math" w:hAnsi="Cambria Math"/>
                </w:rPr>
                <m:t xml:space="preserve">=0 </m:t>
              </m:r>
              <m:r>
                <w:rPr>
                  <w:rFonts w:ascii="Cambria Math" w:hAnsi="Cambria Math"/>
                  <w:i/>
                </w:rPr>
                <w:sym w:font="Symbol" w:char="F026"/>
              </m:r>
              <m:r>
                <w:rPr>
                  <w:rFonts w:ascii="Cambria Math" w:hAnsi="Cambria Math"/>
                  <w:i/>
                </w:rPr>
                <w:sym w:font="Symbol" w:char="F026"/>
              </m:r>
              <m:r>
                <w:rPr>
                  <w:rFonts w:ascii="Cambria Math" w:hAnsi="Cambria Math"/>
                </w:rPr>
                <m:t xml:space="preserve"> 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c</m:t>
                  </m:r>
                </m:num>
                <m:den>
                  <m:r>
                    <w:rPr>
                      <w:rFonts w:ascii="Cambria Math" w:hAnsi="Cambria Math"/>
                    </w:rPr>
                    <m:t>d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&lt;0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  <w:i/>
                    </w:rPr>
                    <w:fldChar w:fldCharType="begin"/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AUTONUM  </m:t>
                  </m:r>
                  <m:r>
                    <w:rPr>
                      <w:rFonts w:ascii="Cambria Math" w:hAnsi="Cambria Math"/>
                      <w:i/>
                    </w:rPr>
                    <w:fldChar w:fldCharType="end"/>
                  </m:r>
                </m:e>
              </m:d>
            </m:e>
          </m:eqArr>
        </m:oMath>
      </m:oMathPara>
    </w:p>
    <w:p w14:paraId="54BB14AC" w14:textId="77777777" w:rsidR="00C47A7E" w:rsidRPr="00C62D06" w:rsidRDefault="00F1048D" w:rsidP="00C47A7E"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c</m:t>
                  </m:r>
                </m:num>
                <m:den>
                  <m:r>
                    <w:rPr>
                      <w:rFonts w:ascii="Cambria Math" w:hAnsi="Cambria Math"/>
                    </w:rPr>
                    <m:t>dt</m:t>
                  </m:r>
                </m:den>
              </m:f>
              <m:r>
                <w:rPr>
                  <w:rFonts w:ascii="Cambria Math" w:hAnsi="Cambria Math"/>
                </w:rPr>
                <m:t xml:space="preserve">=0 </m:t>
              </m:r>
              <m:r>
                <w:rPr>
                  <w:rFonts w:ascii="Cambria Math" w:hAnsi="Cambria Math"/>
                  <w:i/>
                </w:rPr>
                <w:sym w:font="Symbol" w:char="F026"/>
              </m:r>
              <m:r>
                <w:rPr>
                  <w:rFonts w:ascii="Cambria Math" w:hAnsi="Cambria Math"/>
                  <w:i/>
                </w:rPr>
                <w:sym w:font="Symbol" w:char="F026"/>
              </m:r>
              <m:r>
                <w:rPr>
                  <w:rFonts w:ascii="Cambria Math" w:hAnsi="Cambria Math"/>
                </w:rPr>
                <m:t xml:space="preserve"> 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c</m:t>
                  </m:r>
                </m:num>
                <m:den>
                  <m:r>
                    <w:rPr>
                      <w:rFonts w:ascii="Cambria Math" w:hAnsi="Cambria Math"/>
                    </w:rPr>
                    <m:t>d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&gt;0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  <w:i/>
                    </w:rPr>
                    <w:fldChar w:fldCharType="begin"/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AUTONUM  </m:t>
                  </m:r>
                  <m:r>
                    <w:rPr>
                      <w:rFonts w:ascii="Cambria Math" w:hAnsi="Cambria Math"/>
                      <w:i/>
                    </w:rPr>
                    <w:fldChar w:fldCharType="end"/>
                  </m:r>
                </m:e>
              </m:d>
            </m:e>
          </m:eqArr>
        </m:oMath>
      </m:oMathPara>
    </w:p>
    <w:p w14:paraId="2814E201" w14:textId="77777777" w:rsidR="00C47A7E" w:rsidRDefault="00C47A7E" w:rsidP="00C47A7E"/>
    <w:p w14:paraId="23189DCE" w14:textId="14731398" w:rsidR="00BA22A5" w:rsidRPr="008B6A1D" w:rsidRDefault="00C47A7E" w:rsidP="008B6A1D">
      <w:r>
        <w:t xml:space="preserve">Where </w:t>
      </w:r>
      <m:oMath>
        <m:r>
          <w:rPr>
            <w:rFonts w:ascii="Cambria Math" w:hAnsi="Cambria Math" w:hint="eastAsia"/>
            <w:lang w:eastAsia="zh-CN"/>
          </w:rPr>
          <m:t>dc</m:t>
        </m:r>
      </m:oMath>
      <w:r>
        <w:rPr>
          <w:rFonts w:hint="eastAsia"/>
          <w:lang w:eastAsia="zh-CN"/>
        </w:rPr>
        <w:t xml:space="preserve">, </w:t>
      </w:r>
      <m:oMath>
        <m:r>
          <w:rPr>
            <w:rFonts w:ascii="Cambria Math" w:hAnsi="Cambria Math" w:hint="eastAsia"/>
            <w:lang w:eastAsia="zh-CN"/>
          </w:rPr>
          <m:t>d</m:t>
        </m:r>
        <m:r>
          <w:rPr>
            <w:rFonts w:ascii="Cambria Math" w:hAnsi="Cambria Math"/>
            <w:lang w:eastAsia="zh-CN"/>
          </w:rPr>
          <m:t>t</m:t>
        </m:r>
      </m:oMath>
      <w:r>
        <w:rPr>
          <w:rFonts w:hint="eastAsia"/>
          <w:lang w:eastAsia="zh-CN"/>
        </w:rPr>
        <w:t xml:space="preserve"> </w:t>
      </w:r>
      <w:r>
        <w:rPr>
          <w:lang w:eastAsia="zh-CN"/>
        </w:rPr>
        <w:t xml:space="preserve">and </w:t>
      </w:r>
      <m:oMath>
        <m:r>
          <w:rPr>
            <w:rFonts w:ascii="Cambria Math" w:hAnsi="Cambria Math" w:hint="eastAsia"/>
            <w:lang w:eastAsia="zh-CN"/>
          </w:rPr>
          <m:t>d</m:t>
        </m:r>
        <m:sSup>
          <m:sSupPr>
            <m:ctrlPr>
              <w:rPr>
                <w:rFonts w:ascii="Cambria Math" w:hAnsi="Cambria Math"/>
                <w:i/>
                <w:lang w:eastAsia="zh-CN"/>
              </w:rPr>
            </m:ctrlPr>
          </m:sSup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p>
            <m:r>
              <w:rPr>
                <w:rFonts w:ascii="Cambria Math" w:hAnsi="Cambria Math"/>
                <w:lang w:eastAsia="zh-CN"/>
              </w:rPr>
              <m:t>2</m:t>
            </m:r>
          </m:sup>
        </m:sSup>
      </m:oMath>
      <w:r>
        <w:t xml:space="preserve"> are the d</w:t>
      </w:r>
      <w:r w:rsidRPr="00F8773E">
        <w:t>ifferentiation</w:t>
      </w:r>
      <w:r>
        <w:t xml:space="preserve">s of coordinate value, time and time </w:t>
      </w:r>
      <w:r w:rsidRPr="00F818CD">
        <w:t>squared</w:t>
      </w:r>
      <w:r>
        <w:t xml:space="preserve">, 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c</m:t>
        </m:r>
      </m:oMath>
      <w:r w:rsidDel="00F818CD">
        <w:t xml:space="preserve"> </w:t>
      </w:r>
      <w:r>
        <w:t xml:space="preserve">is the </w:t>
      </w:r>
      <w:r w:rsidRPr="00F818CD">
        <w:t>quadratic</w:t>
      </w:r>
      <w:r w:rsidRPr="00F818CD" w:rsidDel="00F818CD">
        <w:t xml:space="preserve"> </w:t>
      </w:r>
      <w:r>
        <w:t>d</w:t>
      </w:r>
      <w:r w:rsidRPr="00F8773E">
        <w:t>ifferentiation</w:t>
      </w:r>
      <w:r>
        <w:t xml:space="preserve"> of coordinate.</w:t>
      </w:r>
      <w:r w:rsidR="00372DE8">
        <w:rPr>
          <w:rFonts w:hint="eastAsia"/>
          <w:lang w:eastAsia="zh-CN"/>
        </w:rPr>
        <w:t xml:space="preserve"> </w:t>
      </w:r>
      <w:r>
        <w:t xml:space="preserve">According to the test results of </w:t>
      </w:r>
      <w:r w:rsidRPr="00340702">
        <w:t xml:space="preserve">experimental </w:t>
      </w:r>
      <w:r w:rsidRPr="00340702">
        <w:lastRenderedPageBreak/>
        <w:t>sample data</w:t>
      </w:r>
      <w:r>
        <w:t>,</w:t>
      </w:r>
      <w:r w:rsidRPr="00340702">
        <w:t xml:space="preserve"> </w:t>
      </w:r>
      <w:r>
        <w:t>two types of</w:t>
      </w:r>
      <w:r w:rsidRPr="003648B2">
        <w:t xml:space="preserve"> thresholds</w:t>
      </w:r>
      <w:r w:rsidRPr="003648B2" w:rsidDel="003648B2">
        <w:t xml:space="preserve"> </w:t>
      </w:r>
      <w:r>
        <w:t xml:space="preserve">were set for verifying the </w:t>
      </w:r>
      <w:r w:rsidRPr="00E84F9E">
        <w:t xml:space="preserve">validities </w:t>
      </w:r>
      <w:r>
        <w:t>of these crests and troughs. The time threshold is 80% of the average operating cycle, the crest and trough thresholds are 75% and 25% of the maximum operating amplitude.</w:t>
      </w:r>
      <w:r w:rsidR="00372DE8">
        <w:t xml:space="preserve"> </w:t>
      </w:r>
      <w:r>
        <w:t xml:space="preserve">After traversing all the crests and troughs, the crest whose interval time from </w:t>
      </w:r>
      <w:r w:rsidR="001D5E5A">
        <w:t xml:space="preserve">the </w:t>
      </w:r>
      <w:r>
        <w:t xml:space="preserve">previous crest is greater than the time threshold and coordinate value is greater than the crest threshold is identified as the valid crest. The trough whose interval time from </w:t>
      </w:r>
      <w:r w:rsidR="001D5E5A">
        <w:t xml:space="preserve">the </w:t>
      </w:r>
      <w:r>
        <w:t>previous crest is greater than the time threshold and coordinate value is less than the trough threshold is identified as the valid trough.</w:t>
      </w:r>
      <w:r w:rsidR="00372DE8">
        <w:t xml:space="preserve"> </w:t>
      </w:r>
      <w:r>
        <w:t>Although</w:t>
      </w:r>
      <w:r w:rsidR="00BD6730">
        <w:t>,</w:t>
      </w:r>
      <w:r>
        <w:t xml:space="preserve"> in most cases, the crests and troughs can be identified automatically, there are still a few cases that need to be adjusted manually. Therefore, </w:t>
      </w:r>
      <w:r w:rsidR="00372DE8">
        <w:t xml:space="preserve">as the </w:t>
      </w:r>
      <w:r w:rsidR="00372DE8" w:rsidRPr="00754A29">
        <w:rPr>
          <w:lang w:eastAsia="zh-CN"/>
        </w:rPr>
        <w:t>main limitation of this solution</w:t>
      </w:r>
      <w:r w:rsidR="00372DE8">
        <w:rPr>
          <w:lang w:eastAsia="zh-CN"/>
        </w:rPr>
        <w:t>,</w:t>
      </w:r>
      <w:r w:rsidR="00372DE8">
        <w:t xml:space="preserve"> </w:t>
      </w:r>
      <w:r>
        <w:t>the recognition algorithm needs to be improved in future work.</w:t>
      </w:r>
      <w:r w:rsidR="00372DE8">
        <w:t xml:space="preserve"> </w:t>
      </w:r>
      <w:r w:rsidR="004D4A14" w:rsidRPr="008B6A1D">
        <w:t xml:space="preserve">The preliminary analysis of the experimental data showed that the movement amplitude and velocity of </w:t>
      </w:r>
      <w:r w:rsidR="004113F2" w:rsidRPr="008B6A1D">
        <w:rPr>
          <w:lang w:eastAsia="zh-CN"/>
        </w:rPr>
        <w:t>MCP</w:t>
      </w:r>
      <w:r w:rsidR="004113F2" w:rsidRPr="008B6A1D">
        <w:t xml:space="preserve"> </w:t>
      </w:r>
      <w:r w:rsidR="004D4A14" w:rsidRPr="008B6A1D">
        <w:t>joint</w:t>
      </w:r>
      <w:r w:rsidR="004113F2" w:rsidRPr="008B6A1D">
        <w:t>s</w:t>
      </w:r>
      <w:r w:rsidR="004D4A14" w:rsidRPr="008B6A1D">
        <w:t xml:space="preserve"> were the smallest, and the related parameters of </w:t>
      </w:r>
      <w:r w:rsidR="004113F2" w:rsidRPr="008B6A1D">
        <w:t>IP or PIP</w:t>
      </w:r>
      <w:r w:rsidR="004D4A14" w:rsidRPr="008B6A1D">
        <w:t xml:space="preserve"> joint and fingertips were larger and largest, respectively. </w:t>
      </w:r>
      <w:r w:rsidR="001D5E5A">
        <w:t>Moreover,</w:t>
      </w:r>
      <w:r w:rsidR="001D5E5A" w:rsidRPr="008B6A1D">
        <w:t xml:space="preserve"> </w:t>
      </w:r>
      <w:r w:rsidR="00E1339F" w:rsidRPr="008B6A1D">
        <w:t>t</w:t>
      </w:r>
      <w:r w:rsidR="004D4A14" w:rsidRPr="008B6A1D">
        <w:t xml:space="preserve">he needle body was driven by the vertical or tangential movement of the fingertips to move up and down or rotate on a fixed axis. In summary, AM is a kind of rhythmic movement </w:t>
      </w:r>
      <w:r w:rsidR="004D4A14" w:rsidRPr="008B6A1D">
        <w:rPr>
          <w:lang w:eastAsia="zh-CN"/>
        </w:rPr>
        <w:t>performed</w:t>
      </w:r>
      <w:r w:rsidR="004D4A14" w:rsidRPr="008B6A1D">
        <w:t xml:space="preserve"> by fingertips driven by </w:t>
      </w:r>
      <w:r w:rsidR="004113F2" w:rsidRPr="008B6A1D">
        <w:t>MCP</w:t>
      </w:r>
      <w:r w:rsidR="004D4A14" w:rsidRPr="008B6A1D">
        <w:t xml:space="preserve"> joints of</w:t>
      </w:r>
      <w:r w:rsidR="00224E7F" w:rsidRPr="008B6A1D">
        <w:t xml:space="preserve"> the</w:t>
      </w:r>
      <w:r w:rsidR="004D4A14" w:rsidRPr="008B6A1D">
        <w:t xml:space="preserve"> thumb and forefinger. Moreover, no matter which AM skill was used, a certain range of movement occurred along three </w:t>
      </w:r>
      <w:r w:rsidR="00484560" w:rsidRPr="008B6A1D">
        <w:t>axes</w:t>
      </w:r>
      <w:r w:rsidR="004D4A14" w:rsidRPr="008B6A1D">
        <w:t xml:space="preserve"> at all tracking points</w:t>
      </w:r>
      <w:r w:rsidR="00484560" w:rsidRPr="008B6A1D">
        <w:t>, which suggests</w:t>
      </w:r>
      <w:r w:rsidR="004D4A14" w:rsidRPr="008B6A1D">
        <w:t xml:space="preserve"> that during the operation of the lifting-thrusting skill, although the fingertip</w:t>
      </w:r>
      <w:r w:rsidR="00484560" w:rsidRPr="008B6A1D">
        <w:t xml:space="preserve">s </w:t>
      </w:r>
      <w:r w:rsidR="004D4A14" w:rsidRPr="008B6A1D">
        <w:t xml:space="preserve">mainly move in </w:t>
      </w:r>
      <w:r w:rsidR="00BD6730">
        <w:t xml:space="preserve">the </w:t>
      </w:r>
      <w:r w:rsidR="004D4A14" w:rsidRPr="008B6A1D">
        <w:t xml:space="preserve">vertical direction, it </w:t>
      </w:r>
      <w:r w:rsidR="00484560" w:rsidRPr="008B6A1D">
        <w:t>is</w:t>
      </w:r>
      <w:r w:rsidR="004D4A14" w:rsidRPr="008B6A1D">
        <w:t xml:space="preserve"> still accompanied by a tangential coupled movement, and the tangential-based twirling skill </w:t>
      </w:r>
      <w:r w:rsidR="00484560" w:rsidRPr="008B6A1D">
        <w:rPr>
          <w:lang w:eastAsia="zh-CN"/>
        </w:rPr>
        <w:t>is</w:t>
      </w:r>
      <w:r w:rsidR="004D4A14" w:rsidRPr="008B6A1D">
        <w:t xml:space="preserve"> also accompanied by a vertical coupled movement. These results indicate that the AM is not a simple single-axis movement.</w:t>
      </w:r>
    </w:p>
    <w:p w14:paraId="1AA89422" w14:textId="77777777" w:rsidR="008B6A1D" w:rsidRPr="008B6A1D" w:rsidRDefault="008B6A1D" w:rsidP="008B6A1D"/>
    <w:p w14:paraId="3475A214" w14:textId="2FC09350" w:rsidR="00842610" w:rsidRPr="008B6A1D" w:rsidRDefault="0032354F">
      <w:r w:rsidRPr="008B6A1D">
        <w:t xml:space="preserve">Similar to other studies that use </w:t>
      </w:r>
      <w:r w:rsidR="003C5443" w:rsidRPr="008B6A1D">
        <w:t>this</w:t>
      </w:r>
      <w:r w:rsidRPr="008B6A1D">
        <w:t xml:space="preserve"> technology to analyze finger motion, the motion tracking technology in this protocol also provides three-</w:t>
      </w:r>
      <w:r w:rsidR="00BD6730" w:rsidRPr="008B6A1D">
        <w:t>ax</w:t>
      </w:r>
      <w:r w:rsidR="00BD6730">
        <w:t>i</w:t>
      </w:r>
      <w:r w:rsidR="00BD6730" w:rsidRPr="008B6A1D">
        <w:t xml:space="preserve">s </w:t>
      </w:r>
      <w:r w:rsidRPr="008B6A1D">
        <w:t>kinematics data of finger joints with high accuracy</w:t>
      </w:r>
      <w:r w:rsidR="00E612F9" w:rsidRPr="008B6A1D">
        <w:fldChar w:fldCharType="begin"/>
      </w:r>
      <w:r w:rsidR="00287D48">
        <w:instrText xml:space="preserve"> ADDIN EN.CITE &lt;EndNote&gt;&lt;Cite&gt;&lt;Author&gt;Metcalf&lt;/Author&gt;&lt;Year&gt;2008&lt;/Year&gt;&lt;RecNum&gt;46&lt;/RecNum&gt;&lt;DisplayText&gt;&lt;style face="superscript"&gt;22&lt;/style&gt;&lt;/DisplayText&gt;&lt;record&gt;&lt;rec-number&gt;46&lt;/rec-number&gt;&lt;foreign-keys&gt;&lt;key app="EN" db-id="dwvdf90v15f2xoeda2apsp569fdfwtpdf0w5" timestamp="0"&gt;46&lt;/key&gt;&lt;/foreign-keys&gt;&lt;ref-type name="Journal Article"&gt;17&lt;/ref-type&gt;&lt;contributors&gt;&lt;authors&gt;&lt;author&gt;Metcalf, C. D.&lt;/author&gt;&lt;author&gt;Notley, S. V.&lt;/author&gt;&lt;author&gt;Chappell, P. H.&lt;/author&gt;&lt;author&gt;Burridge, J. H.&lt;/author&gt;&lt;author&gt;Yule, V. T.&lt;/author&gt;&lt;/authors&gt;&lt;/contributors&gt;&lt;auth-address&gt;School of Electronics and Computer Science, Room 3231, Building 59, University of Southampton, Southampton SO17 1BJ, UK. cdm@ecs.soton.ac.uk&lt;/auth-address&gt;&lt;titles&gt;&lt;title&gt;Validation and application of a computational model for wrist and hand movements using surface markers&lt;/title&gt;&lt;secondary-title&gt;IEEE Trans Biomed Eng&lt;/secondary-title&gt;&lt;/titles&gt;&lt;pages&gt;1199-210&lt;/pages&gt;&lt;volume&gt;55&lt;/volume&gt;&lt;number&gt;3&lt;/number&gt;&lt;edition&gt;2008/03/13&lt;/edition&gt;&lt;keywords&gt;&lt;keyword&gt;Adult&lt;/keyword&gt;&lt;keyword&gt;Biomechanical Phenomena/methods&lt;/keyword&gt;&lt;keyword&gt;Computer Simulation&lt;/keyword&gt;&lt;keyword&gt;Female&lt;/keyword&gt;&lt;keyword&gt;Hand/anatomy &amp;amp; histology/*physiology&lt;/keyword&gt;&lt;keyword&gt;Humans&lt;/keyword&gt;&lt;keyword&gt;Image Interpretation, Computer-Assisted/instrumentation/*methods&lt;/keyword&gt;&lt;keyword&gt;Male&lt;/keyword&gt;&lt;keyword&gt;*Models, Biological&lt;/keyword&gt;&lt;keyword&gt;Movement/*physiology&lt;/keyword&gt;&lt;keyword&gt;Photography/instrumentation/*methods&lt;/keyword&gt;&lt;keyword&gt;*Task Performance and Analysis&lt;/keyword&gt;&lt;keyword&gt;Wrist/anatomy &amp;amp; histology/*physiology&lt;/keyword&gt;&lt;/keywords&gt;&lt;dates&gt;&lt;year&gt;2008&lt;/year&gt;&lt;pub-dates&gt;&lt;date&gt;Mar&lt;/date&gt;&lt;/pub-dates&gt;&lt;/dates&gt;&lt;isbn&gt;0018-9294 (Print)&amp;#xD;0018-9294 (Linking)&lt;/isbn&gt;&lt;accession-num&gt;18334414&lt;/accession-num&gt;&lt;urls&gt;&lt;related-urls&gt;&lt;url&gt;https://www.ncbi.nlm.nih.gov/pubmed/18334414&lt;/url&gt;&lt;/related-urls&gt;&lt;/urls&gt;&lt;electronic-resource-num&gt;10.1109/TBME.2007.908087&lt;/electronic-resource-num&gt;&lt;/record&gt;&lt;/Cite&gt;&lt;/EndNote&gt;</w:instrText>
      </w:r>
      <w:r w:rsidR="00E612F9" w:rsidRPr="008B6A1D">
        <w:fldChar w:fldCharType="separate"/>
      </w:r>
      <w:r w:rsidR="00287D48" w:rsidRPr="00287D48">
        <w:rPr>
          <w:noProof/>
          <w:vertAlign w:val="superscript"/>
        </w:rPr>
        <w:t>22</w:t>
      </w:r>
      <w:r w:rsidR="00E612F9" w:rsidRPr="008B6A1D">
        <w:fldChar w:fldCharType="end"/>
      </w:r>
      <w:r w:rsidRPr="008B6A1D">
        <w:t>. However,</w:t>
      </w:r>
      <w:r w:rsidR="00CF4132" w:rsidRPr="008B6A1D">
        <w:t xml:space="preserve"> a</w:t>
      </w:r>
      <w:r w:rsidRPr="008B6A1D">
        <w:t xml:space="preserve"> secondary analysis on </w:t>
      </w:r>
      <w:r w:rsidR="00CF4132" w:rsidRPr="008B6A1D">
        <w:t>raw</w:t>
      </w:r>
      <w:r w:rsidRPr="008B6A1D">
        <w:t xml:space="preserve"> data according to the </w:t>
      </w:r>
      <w:r w:rsidR="00CF4132" w:rsidRPr="008B6A1D">
        <w:t>skill</w:t>
      </w:r>
      <w:r w:rsidRPr="008B6A1D">
        <w:t xml:space="preserve"> characteristics of AM</w:t>
      </w:r>
      <w:r w:rsidR="00CF4132" w:rsidRPr="008B6A1D">
        <w:t xml:space="preserve"> was performed</w:t>
      </w:r>
      <w:r w:rsidRPr="008B6A1D">
        <w:t>, and corresponding technical indicators</w:t>
      </w:r>
      <w:r w:rsidR="00CF4132" w:rsidRPr="008B6A1D">
        <w:t xml:space="preserve"> w</w:t>
      </w:r>
      <w:r w:rsidR="002E4F3D" w:rsidRPr="008B6A1D">
        <w:t>ere</w:t>
      </w:r>
      <w:r w:rsidR="00CF4132" w:rsidRPr="008B6A1D">
        <w:t xml:space="preserve"> established in this protocol</w:t>
      </w:r>
      <w:r w:rsidRPr="008B6A1D">
        <w:t xml:space="preserve"> for further comparative analysis.</w:t>
      </w:r>
      <w:r w:rsidR="005367A4" w:rsidRPr="008B6A1D">
        <w:t xml:space="preserve"> </w:t>
      </w:r>
      <w:r w:rsidR="00F13D7F" w:rsidRPr="008B6A1D">
        <w:t xml:space="preserve">Furthermore, </w:t>
      </w:r>
      <w:r w:rsidR="005367A4" w:rsidRPr="008B6A1D">
        <w:t>compared with</w:t>
      </w:r>
      <w:r w:rsidR="005A0FBD" w:rsidRPr="008B6A1D">
        <w:t xml:space="preserve"> the</w:t>
      </w:r>
      <w:r w:rsidR="005367A4" w:rsidRPr="008B6A1D">
        <w:t xml:space="preserve"> portable, easy-to-use and low-cost hand motion tracking devices such as Leap Motion, standard marker-based motion tracking analysis has the advantages of higher accuracy and wider application range</w:t>
      </w:r>
      <w:r w:rsidR="00E612F9" w:rsidRPr="008B6A1D">
        <w:fldChar w:fldCharType="begin">
          <w:fldData xml:space="preserve">PEVuZE5vdGU+PENpdGU+PEF1dGhvcj5HYW5ndWx5PC9BdXRob3I+PFllYXI+MjAyMTwvWWVhcj48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HYW5ndWx5PC9BdXRob3I+PFllYXI+MjAyMTwvWWVhcj48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</w:fldData>
        </w:fldChar>
      </w:r>
      <w:r w:rsidR="00287D48">
        <w:instrText xml:space="preserve"> ADDIN EN.CITE.DATA </w:instrText>
      </w:r>
      <w:r w:rsidR="00287D48">
        <w:fldChar w:fldCharType="end"/>
      </w:r>
      <w:r w:rsidR="00E612F9" w:rsidRPr="008B6A1D">
        <w:fldChar w:fldCharType="separate"/>
      </w:r>
      <w:r w:rsidR="00287D48" w:rsidRPr="00287D48">
        <w:rPr>
          <w:noProof/>
          <w:vertAlign w:val="superscript"/>
        </w:rPr>
        <w:t>23,24</w:t>
      </w:r>
      <w:r w:rsidR="00E612F9" w:rsidRPr="008B6A1D">
        <w:fldChar w:fldCharType="end"/>
      </w:r>
      <w:r w:rsidR="005367A4" w:rsidRPr="008B6A1D">
        <w:t>.</w:t>
      </w:r>
      <w:r w:rsidR="007818E3" w:rsidRPr="008B6A1D">
        <w:rPr>
          <w:lang w:eastAsia="zh-CN"/>
        </w:rPr>
        <w:t xml:space="preserve"> </w:t>
      </w:r>
      <w:r w:rsidR="00F43F8F">
        <w:t>C</w:t>
      </w:r>
      <w:r w:rsidR="00E738B3" w:rsidRPr="008B6A1D">
        <w:t>ompar</w:t>
      </w:r>
      <w:r w:rsidR="00205616" w:rsidRPr="008B6A1D">
        <w:t>ed</w:t>
      </w:r>
      <w:r w:rsidR="00E738B3" w:rsidRPr="008B6A1D">
        <w:t xml:space="preserve"> with </w:t>
      </w:r>
      <w:r w:rsidR="001D5E5A">
        <w:t xml:space="preserve">the </w:t>
      </w:r>
      <w:r w:rsidR="00F13D7F" w:rsidRPr="008B6A1D">
        <w:t>traditional AM analysis device</w:t>
      </w:r>
      <w:r w:rsidR="00E738B3" w:rsidRPr="008B6A1D">
        <w:t xml:space="preserve"> ATP-II, </w:t>
      </w:r>
      <w:r w:rsidR="00F13D7F" w:rsidRPr="008B6A1D">
        <w:t>the</w:t>
      </w:r>
      <w:r w:rsidR="00E738B3" w:rsidRPr="008B6A1D">
        <w:t xml:space="preserve"> amplitude-time curve</w:t>
      </w:r>
      <w:r w:rsidR="00BD37E8" w:rsidRPr="008B6A1D">
        <w:t xml:space="preserve"> along the main motion axis</w:t>
      </w:r>
      <w:r w:rsidR="00E738B3" w:rsidRPr="008B6A1D">
        <w:t xml:space="preserve"> derived </w:t>
      </w:r>
      <w:r w:rsidR="00F13D7F" w:rsidRPr="008B6A1D">
        <w:t>from motion tracking analysis</w:t>
      </w:r>
      <w:r w:rsidR="00E738B3" w:rsidRPr="008B6A1D">
        <w:t xml:space="preserve"> and the voltage-time curve derived by ATP-II have significant conformity in </w:t>
      </w:r>
      <w:r w:rsidR="00BD37E8" w:rsidRPr="008B6A1D">
        <w:t>the same</w:t>
      </w:r>
      <w:r w:rsidR="00E738B3" w:rsidRPr="008B6A1D">
        <w:t xml:space="preserve"> </w:t>
      </w:r>
      <w:r w:rsidR="00BD37E8" w:rsidRPr="008B6A1D">
        <w:t>AM skill</w:t>
      </w:r>
      <w:r w:rsidR="00E738B3" w:rsidRPr="008B6A1D">
        <w:t xml:space="preserve">. </w:t>
      </w:r>
      <w:r w:rsidR="00C7685A" w:rsidRPr="008B6A1D">
        <w:t>Moreover, the operating cycles calculated by the two measurement methods were also relatively consistent. These results showed that th</w:t>
      </w:r>
      <w:r w:rsidR="00F13D7F" w:rsidRPr="008B6A1D">
        <w:t>is experimental method</w:t>
      </w:r>
      <w:r w:rsidR="00F13D7F" w:rsidRPr="008B6A1D" w:rsidDel="00F13D7F">
        <w:t xml:space="preserve"> </w:t>
      </w:r>
      <w:r w:rsidR="00C7685A" w:rsidRPr="008B6A1D">
        <w:t xml:space="preserve">can </w:t>
      </w:r>
      <w:r w:rsidR="001A1455" w:rsidRPr="008B6A1D">
        <w:t xml:space="preserve">not only </w:t>
      </w:r>
      <w:r w:rsidR="00C7685A" w:rsidRPr="008B6A1D">
        <w:t xml:space="preserve">reflect similar </w:t>
      </w:r>
      <w:r w:rsidR="001A1455" w:rsidRPr="008B6A1D">
        <w:t xml:space="preserve">skill </w:t>
      </w:r>
      <w:r w:rsidR="00C7685A" w:rsidRPr="008B6A1D">
        <w:t>characteristics to that of ATP-II</w:t>
      </w:r>
      <w:r w:rsidR="001A1455" w:rsidRPr="008B6A1D">
        <w:t xml:space="preserve"> but</w:t>
      </w:r>
      <w:r w:rsidR="0067361A" w:rsidRPr="008B6A1D">
        <w:t xml:space="preserve"> also provide</w:t>
      </w:r>
      <w:r w:rsidR="00CC4530" w:rsidRPr="008B6A1D">
        <w:t xml:space="preserve"> more</w:t>
      </w:r>
      <w:r w:rsidR="0067361A" w:rsidRPr="008B6A1D">
        <w:t xml:space="preserve"> kinematics parameters along three</w:t>
      </w:r>
      <w:r w:rsidR="00585140" w:rsidRPr="008B6A1D">
        <w:t xml:space="preserve"> </w:t>
      </w:r>
      <w:r w:rsidR="0067361A" w:rsidRPr="008B6A1D">
        <w:t>ax</w:t>
      </w:r>
      <w:r w:rsidR="00C34069" w:rsidRPr="008B6A1D">
        <w:t>e</w:t>
      </w:r>
      <w:r w:rsidR="0067361A" w:rsidRPr="008B6A1D">
        <w:t xml:space="preserve">s of multiple </w:t>
      </w:r>
      <w:r w:rsidR="00585140" w:rsidRPr="008B6A1D">
        <w:t>tracking</w:t>
      </w:r>
      <w:r w:rsidR="0067361A" w:rsidRPr="008B6A1D">
        <w:t xml:space="preserve"> points</w:t>
      </w:r>
      <w:r w:rsidR="00BD6730">
        <w:t>,</w:t>
      </w:r>
      <w:r w:rsidR="00A671CB" w:rsidRPr="008B6A1D">
        <w:t xml:space="preserve"> which cannot be </w:t>
      </w:r>
      <w:r w:rsidR="00CC4530" w:rsidRPr="008B6A1D">
        <w:t xml:space="preserve">measured </w:t>
      </w:r>
      <w:r w:rsidR="00A671CB" w:rsidRPr="008B6A1D">
        <w:t xml:space="preserve">by previous experimental technology. </w:t>
      </w:r>
    </w:p>
    <w:p w14:paraId="169486FD" w14:textId="77777777" w:rsidR="008B6A1D" w:rsidRPr="008B6A1D" w:rsidRDefault="008B6A1D" w:rsidP="008B6A1D"/>
    <w:p w14:paraId="6DCB781C" w14:textId="23E4EFBB" w:rsidR="005F0CA0" w:rsidRPr="008B6A1D" w:rsidRDefault="00B705E3" w:rsidP="008B6A1D">
      <w:r w:rsidRPr="008B6A1D">
        <w:t xml:space="preserve">This experimental method provides </w:t>
      </w:r>
      <w:r w:rsidR="005F0CA0" w:rsidRPr="008B6A1D">
        <w:t xml:space="preserve">an efficient way for </w:t>
      </w:r>
      <w:r w:rsidRPr="008B6A1D">
        <w:t xml:space="preserve">analyzing </w:t>
      </w:r>
      <w:r w:rsidR="005F0CA0" w:rsidRPr="008B6A1D">
        <w:t xml:space="preserve">complicated movements of </w:t>
      </w:r>
      <w:r w:rsidRPr="008B6A1D">
        <w:t>fingers</w:t>
      </w:r>
      <w:r w:rsidR="005F0CA0" w:rsidRPr="008B6A1D">
        <w:t xml:space="preserve"> involved in AM. </w:t>
      </w:r>
      <w:r w:rsidR="006A3526" w:rsidRPr="008B6A1D">
        <w:t>It</w:t>
      </w:r>
      <w:r w:rsidR="005F0CA0" w:rsidRPr="008B6A1D">
        <w:t xml:space="preserve"> has great potential for future applications. First, </w:t>
      </w:r>
      <w:r w:rsidRPr="008B6A1D">
        <w:t>the study of</w:t>
      </w:r>
      <w:r w:rsidR="00617C26" w:rsidRPr="008B6A1D">
        <w:t xml:space="preserve"> the</w:t>
      </w:r>
      <w:r w:rsidR="005F0CA0" w:rsidRPr="008B6A1D">
        <w:t xml:space="preserve"> dose-effect relationship of </w:t>
      </w:r>
      <w:r w:rsidRPr="008B6A1D">
        <w:t>acupuncture</w:t>
      </w:r>
      <w:r w:rsidR="005F0CA0" w:rsidRPr="008B6A1D">
        <w:t>.</w:t>
      </w:r>
      <w:r w:rsidRPr="008B6A1D">
        <w:t xml:space="preserve"> </w:t>
      </w:r>
      <w:r w:rsidR="0080106F" w:rsidRPr="008B6A1D">
        <w:t xml:space="preserve">3D finger motion tracking technology provides a solution for determining the stimulation amount of </w:t>
      </w:r>
      <w:r w:rsidR="00FD7190" w:rsidRPr="008B6A1D">
        <w:t xml:space="preserve">manual </w:t>
      </w:r>
      <w:r w:rsidR="0080106F" w:rsidRPr="008B6A1D">
        <w:t>acupuncture and can be used to carry out studies such as the correlation</w:t>
      </w:r>
      <w:r w:rsidR="00ED04B2" w:rsidRPr="008B6A1D">
        <w:t xml:space="preserve"> analysis</w:t>
      </w:r>
      <w:r w:rsidR="0080106F" w:rsidRPr="008B6A1D">
        <w:t xml:space="preserve"> between needling velocity, amplitude and therapeutic effect, so as to provide more scientific data support for the clinical application of acupuncture</w:t>
      </w:r>
      <w:r w:rsidR="005F0CA0" w:rsidRPr="008B6A1D">
        <w:t xml:space="preserve">. Second, the quantitative evaluation and feedback for </w:t>
      </w:r>
      <w:r w:rsidR="0080106F" w:rsidRPr="008B6A1D">
        <w:t>the</w:t>
      </w:r>
      <w:r w:rsidR="005F0CA0" w:rsidRPr="008B6A1D">
        <w:t xml:space="preserve"> teaching</w:t>
      </w:r>
      <w:r w:rsidR="0080106F" w:rsidRPr="008B6A1D">
        <w:t xml:space="preserve"> and learning of AM</w:t>
      </w:r>
      <w:r w:rsidR="005F0CA0" w:rsidRPr="008B6A1D">
        <w:t xml:space="preserve">. </w:t>
      </w:r>
      <w:r w:rsidR="001D5E5A">
        <w:t>T</w:t>
      </w:r>
      <w:r w:rsidR="005F0CA0" w:rsidRPr="008B6A1D">
        <w:t xml:space="preserve">he </w:t>
      </w:r>
      <w:r w:rsidR="00C53BD4">
        <w:t>results</w:t>
      </w:r>
      <w:r w:rsidR="006D4664" w:rsidRPr="008B6A1D">
        <w:t xml:space="preserve"> from data</w:t>
      </w:r>
      <w:r w:rsidR="005F0CA0" w:rsidRPr="008B6A1D">
        <w:t xml:space="preserve"> analysis combined with the </w:t>
      </w:r>
      <w:r w:rsidR="003D4563" w:rsidRPr="008B6A1D">
        <w:t>teacher</w:t>
      </w:r>
      <w:r w:rsidR="003D4563">
        <w:t>’</w:t>
      </w:r>
      <w:r w:rsidR="003D4563" w:rsidRPr="008B6A1D">
        <w:t xml:space="preserve">s </w:t>
      </w:r>
      <w:r w:rsidR="005F0CA0" w:rsidRPr="008B6A1D">
        <w:t xml:space="preserve">verbal feedback can help learners </w:t>
      </w:r>
      <w:r w:rsidR="006D4664" w:rsidRPr="008B6A1D">
        <w:t>adjust their finger</w:t>
      </w:r>
      <w:r w:rsidR="005F0CA0" w:rsidRPr="008B6A1D">
        <w:t xml:space="preserve"> actions </w:t>
      </w:r>
      <w:r w:rsidR="005F0CA0" w:rsidRPr="008B6A1D">
        <w:lastRenderedPageBreak/>
        <w:t>and reduce the cognitive load</w:t>
      </w:r>
      <w:r w:rsidR="00350907" w:rsidRPr="008B6A1D">
        <w:fldChar w:fldCharType="begin">
          <w:fldData xml:space="preserve">PEVuZE5vdGU+PENpdGU+PEF1dGhvcj5Bc2FkaXBvdXI8L0F1dGhvcj48WWVhcj4yMDE3PC9ZZWFy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=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Bc2FkaXBvdXI8L0F1dGhvcj48WWVhcj4yMDE3PC9ZZWFy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=
</w:fldData>
        </w:fldChar>
      </w:r>
      <w:r w:rsidR="00287D48">
        <w:instrText xml:space="preserve"> ADDIN EN.CITE.DATA </w:instrText>
      </w:r>
      <w:r w:rsidR="00287D48">
        <w:fldChar w:fldCharType="end"/>
      </w:r>
      <w:r w:rsidR="00350907" w:rsidRPr="008B6A1D">
        <w:fldChar w:fldCharType="separate"/>
      </w:r>
      <w:r w:rsidR="00287D48" w:rsidRPr="00287D48">
        <w:rPr>
          <w:noProof/>
          <w:vertAlign w:val="superscript"/>
        </w:rPr>
        <w:t>24,25</w:t>
      </w:r>
      <w:r w:rsidR="00350907" w:rsidRPr="008B6A1D">
        <w:fldChar w:fldCharType="end"/>
      </w:r>
      <w:r w:rsidR="006D4664" w:rsidRPr="008B6A1D">
        <w:t>.</w:t>
      </w:r>
      <w:r w:rsidR="005F0CA0" w:rsidRPr="008B6A1D">
        <w:t xml:space="preserve"> </w:t>
      </w:r>
      <w:r w:rsidR="006D4664" w:rsidRPr="008B6A1D">
        <w:t>Previous studies have used the data provided by 3D motion tracking technology to improve the effect of motor skills learning, such as repetitive overarm throwing</w:t>
      </w:r>
      <w:r w:rsidR="006D4664" w:rsidRPr="008B6A1D">
        <w:fldChar w:fldCharType="begin"/>
      </w:r>
      <w:r w:rsidR="00287D48">
        <w:instrText xml:space="preserve"> ADDIN EN.CITE &lt;EndNote&gt;&lt;Cite&gt;&lt;Author&gt;Ozkaya&lt;/Author&gt;&lt;Year&gt;2018&lt;/Year&gt;&lt;RecNum&gt;34&lt;/RecNum&gt;&lt;DisplayText&gt;&lt;style face="superscript"&gt;26&lt;/style&gt;&lt;/DisplayText&gt;&lt;record&gt;&lt;rec-number&gt;34&lt;/rec-number&gt;&lt;foreign-keys&gt;&lt;key app="EN" db-id="xx5xdp05hprdwvezv92vxxa00v0tvtatx202" timestamp="0"&gt;34&lt;/key&gt;&lt;/foreign-keys&gt;&lt;ref-type name="Journal Article"&gt;17&lt;/ref-type&gt;&lt;contributors&gt;&lt;authors&gt;&lt;author&gt;Ozkaya, G.&lt;/author&gt;&lt;author&gt;Jung, H. R.&lt;/author&gt;&lt;author&gt;Jeong, I. S.&lt;/author&gt;&lt;author&gt;Choi, M. R.&lt;/author&gt;&lt;author&gt;Shin, M. Y.&lt;/author&gt;&lt;author&gt;Lin, X.&lt;/author&gt;&lt;author&gt;Heo, W. S.&lt;/author&gt;&lt;author&gt;Kim, M. S.&lt;/author&gt;&lt;author&gt;Kim, E.&lt;/author&gt;&lt;author&gt;Lee, K. K.&lt;/author&gt;&lt;/authors&gt;&lt;/contributors&gt;&lt;auth-address&gt;Biomechanics and Sports Engineering Lab, Department of Physical Education, Kookmin University, Seoul, South Korea.&amp;#xD;Korea Institute of Sport Science, Seoul, South Korea.&lt;/auth-address&gt;&lt;titles&gt;&lt;title&gt;Three-dimensional motion capture data during repetitive overarm throwing practice&lt;/title&gt;&lt;secondary-title&gt;Sci Data&lt;/secondary-title&gt;&lt;/titles&gt;&lt;pages&gt;180272&lt;/pages&gt;&lt;volume&gt;5&lt;/volume&gt;&lt;edition&gt;2018/12/05&lt;/edition&gt;&lt;keywords&gt;&lt;keyword&gt;Arm/*physiology&lt;/keyword&gt;&lt;keyword&gt;Biomechanical Phenomena&lt;/keyword&gt;&lt;keyword&gt;Female&lt;/keyword&gt;&lt;keyword&gt;Hand/*physiology&lt;/keyword&gt;&lt;keyword&gt;Humans&lt;/keyword&gt;&lt;keyword&gt;Imaging, Three-Dimensional&lt;/keyword&gt;&lt;keyword&gt;Motor Activity/physiology&lt;/keyword&gt;&lt;keyword&gt;*Movement&lt;/keyword&gt;&lt;keyword&gt;Psychomotor Performance&lt;/keyword&gt;&lt;/keywords&gt;&lt;dates&gt;&lt;year&gt;2018&lt;/year&gt;&lt;pub-dates&gt;&lt;date&gt;Dec 4&lt;/date&gt;&lt;/pub-dates&gt;&lt;/dates&gt;&lt;isbn&gt;2052-4463 (Electronic)&amp;#xD;2052-4463 (Linking)&lt;/isbn&gt;&lt;accession-num&gt;30512013&lt;/accession-num&gt;&lt;urls&gt;&lt;related-urls&gt;&lt;url&gt;https://www.ncbi.nlm.nih.gov/pubmed/30512013&lt;/url&gt;&lt;/related-urls&gt;&lt;/urls&gt;&lt;custom2&gt;PMC6278687&lt;/custom2&gt;&lt;electronic-resource-num&gt;10.1038/sdata.2018.272&lt;/electronic-resource-num&gt;&lt;/record&gt;&lt;/Cite&gt;&lt;/EndNote&gt;</w:instrText>
      </w:r>
      <w:r w:rsidR="006D4664" w:rsidRPr="008B6A1D">
        <w:fldChar w:fldCharType="separate"/>
      </w:r>
      <w:r w:rsidR="00287D48" w:rsidRPr="00287D48">
        <w:rPr>
          <w:noProof/>
          <w:vertAlign w:val="superscript"/>
        </w:rPr>
        <w:t>26</w:t>
      </w:r>
      <w:r w:rsidR="006D4664" w:rsidRPr="008B6A1D">
        <w:fldChar w:fldCharType="end"/>
      </w:r>
      <w:r w:rsidR="006D4664" w:rsidRPr="008B6A1D">
        <w:t xml:space="preserve"> and musical performance</w:t>
      </w:r>
      <w:r w:rsidR="006D4664" w:rsidRPr="008B6A1D">
        <w:fldChar w:fldCharType="begin">
          <w:fldData xml:space="preserve">PEVuZE5vdGU+PENpdGU+PEF1dGhvcj5NYWlkaG9mPC9BdXRob3I+PFllYXI+MjAxNDwvWWVhcj48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NYWlkaG9mPC9BdXRob3I+PFllYXI+MjAxNDwvWWVhcj48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</w:fldData>
        </w:fldChar>
      </w:r>
      <w:r w:rsidR="00287D48">
        <w:instrText xml:space="preserve"> ADDIN EN.CITE.DATA </w:instrText>
      </w:r>
      <w:r w:rsidR="00287D48">
        <w:fldChar w:fldCharType="end"/>
      </w:r>
      <w:r w:rsidR="006D4664" w:rsidRPr="008B6A1D">
        <w:fldChar w:fldCharType="separate"/>
      </w:r>
      <w:r w:rsidR="00287D48" w:rsidRPr="00287D48">
        <w:rPr>
          <w:noProof/>
          <w:vertAlign w:val="superscript"/>
        </w:rPr>
        <w:t>27,28</w:t>
      </w:r>
      <w:r w:rsidR="006D4664" w:rsidRPr="008B6A1D">
        <w:fldChar w:fldCharType="end"/>
      </w:r>
      <w:r w:rsidR="006D4664" w:rsidRPr="008B6A1D">
        <w:t xml:space="preserve">. </w:t>
      </w:r>
      <w:r w:rsidR="003051A1" w:rsidRPr="008B6A1D">
        <w:t>Some reports also showed that medical skills such as</w:t>
      </w:r>
      <w:r w:rsidR="001D329E" w:rsidRPr="008B6A1D">
        <w:t xml:space="preserve"> colonoscopy</w:t>
      </w:r>
      <w:r w:rsidR="001D329E" w:rsidRPr="008B6A1D">
        <w:fldChar w:fldCharType="begin"/>
      </w:r>
      <w:r w:rsidR="00287D48">
        <w:instrText xml:space="preserve"> ADDIN EN.CITE &lt;EndNote&gt;&lt;Cite&gt;&lt;Author&gt;Holden&lt;/Author&gt;&lt;Year&gt;2018&lt;/Year&gt;&lt;RecNum&gt;37&lt;/RecNum&gt;&lt;DisplayText&gt;&lt;style face="superscript"&gt;29&lt;/style&gt;&lt;/DisplayText&gt;&lt;record&gt;&lt;rec-number&gt;37&lt;/rec-number&gt;&lt;foreign-keys&gt;&lt;key app="EN" db-id="xx5xdp05hprdwvezv92vxxa00v0tvtatx202" timestamp="0"&gt;37&lt;/key&gt;&lt;/foreign-keys&gt;&lt;ref-type name="Journal Article"&gt;17&lt;/ref-type&gt;&lt;contributors&gt;&lt;authors&gt;&lt;author&gt;Holden, M. S.&lt;/author&gt;&lt;author&gt;Wang, C. N.&lt;/author&gt;&lt;author&gt;MacNeil, K.&lt;/author&gt;&lt;author&gt;Church, B.&lt;/author&gt;&lt;author&gt;Hookey, L.&lt;/author&gt;&lt;author&gt;Fichtinger, G.&lt;/author&gt;&lt;author&gt;Ungi, T.&lt;/author&gt;&lt;/authors&gt;&lt;/contributors&gt;&lt;auth-address&gt;Laboratory for Percutaneous Surgery, School of Computing, Queen&amp;apos;s University, Kingston, ON, Canada. 72mh@queensu.ca.&amp;#xD;Gastrointestinal Diseases Research Unit, Department of Medicine, Queen&amp;apos;s University, Kingston, ON, Canada.&amp;#xD;Laboratory for Percutaneous Surgery, School of Computing, Queen&amp;apos;s University, Kingston, ON, Canada.&lt;/auth-address&gt;&lt;titles&gt;&lt;title&gt;Objective assessment of colonoscope manipulation skills in colonoscopy training&lt;/title&gt;&lt;secondary-title&gt;Int J Comput Assist Radiol Surg&lt;/secondary-title&gt;&lt;/titles&gt;&lt;pages&gt;105-114&lt;/pages&gt;&lt;volume&gt;13&lt;/volume&gt;&lt;number&gt;1&lt;/number&gt;&lt;edition&gt;2017/11/01&lt;/edition&gt;&lt;keywords&gt;&lt;keyword&gt;*Clinical Competence&lt;/keyword&gt;&lt;keyword&gt;*Colonoscopes&lt;/keyword&gt;&lt;keyword&gt;Colonoscopy/*education/methods&lt;/keyword&gt;&lt;keyword&gt;Computer Simulation&lt;/keyword&gt;&lt;keyword&gt;Educational Measurement&lt;/keyword&gt;&lt;keyword&gt;Humans&lt;/keyword&gt;&lt;keyword&gt;Colonoscopy&lt;/keyword&gt;&lt;keyword&gt;Medical education&lt;/keyword&gt;&lt;keyword&gt;Objective skill assessment&lt;/keyword&gt;&lt;keyword&gt;Simulation-based training&lt;/keyword&gt;&lt;/keywords&gt;&lt;dates&gt;&lt;year&gt;2018&lt;/year&gt;&lt;pub-dates&gt;&lt;date&gt;Jan&lt;/date&gt;&lt;/pub-dates&gt;&lt;/dates&gt;&lt;isbn&gt;1861-6429 (Electronic)&amp;#xD;1861-6410 (Linking)&lt;/isbn&gt;&lt;accession-num&gt;29086234&lt;/accession-num&gt;&lt;urls&gt;&lt;related-urls&gt;&lt;url&gt;https://www.ncbi.nlm.nih.gov/pubmed/29086234&lt;/url&gt;&lt;/related-urls&gt;&lt;/urls&gt;&lt;electronic-resource-num&gt;10.1007/s11548-017-1676-4&lt;/electronic-resource-num&gt;&lt;/record&gt;&lt;/Cite&gt;&lt;/EndNote&gt;</w:instrText>
      </w:r>
      <w:r w:rsidR="001D329E" w:rsidRPr="008B6A1D">
        <w:fldChar w:fldCharType="separate"/>
      </w:r>
      <w:r w:rsidR="00287D48" w:rsidRPr="00287D48">
        <w:rPr>
          <w:noProof/>
          <w:vertAlign w:val="superscript"/>
        </w:rPr>
        <w:t>29</w:t>
      </w:r>
      <w:r w:rsidR="001D329E" w:rsidRPr="008B6A1D">
        <w:fldChar w:fldCharType="end"/>
      </w:r>
      <w:r w:rsidR="001D329E" w:rsidRPr="008B6A1D">
        <w:t>, laparoscopic</w:t>
      </w:r>
      <w:r w:rsidR="001D329E" w:rsidRPr="008B6A1D">
        <w:fldChar w:fldCharType="begin">
          <w:fldData xml:space="preserve">PEVuZE5vdGU+PENpdGU+PEF1dGhvcj5PcXVlbmRvPC9BdXRob3I+PFllYXI+MjAxODwvWWVhcj48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PcXVlbmRvPC9BdXRob3I+PFllYXI+MjAxODwvWWVhcj48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</w:fldData>
        </w:fldChar>
      </w:r>
      <w:r w:rsidR="00287D48">
        <w:instrText xml:space="preserve"> ADDIN EN.CITE.DATA </w:instrText>
      </w:r>
      <w:r w:rsidR="00287D48">
        <w:fldChar w:fldCharType="end"/>
      </w:r>
      <w:r w:rsidR="001D329E" w:rsidRPr="008B6A1D">
        <w:fldChar w:fldCharType="separate"/>
      </w:r>
      <w:r w:rsidR="00287D48" w:rsidRPr="00287D48">
        <w:rPr>
          <w:noProof/>
          <w:vertAlign w:val="superscript"/>
        </w:rPr>
        <w:t>30</w:t>
      </w:r>
      <w:r w:rsidR="001D329E" w:rsidRPr="008B6A1D">
        <w:fldChar w:fldCharType="end"/>
      </w:r>
      <w:r w:rsidR="001D329E" w:rsidRPr="008B6A1D">
        <w:t>, arthroscope</w:t>
      </w:r>
      <w:r w:rsidR="001D329E" w:rsidRPr="008B6A1D">
        <w:fldChar w:fldCharType="begin">
          <w:fldData xml:space="preserve">PEVuZE5vdGU+PENpdGU+PEF1dGhvcj5Ld2FrPC9BdXRob3I+PFllYXI+MjAxOTwvWWVhcj48UmVj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Ld2FrPC9BdXRob3I+PFllYXI+MjAxOTwvWWVhcj48UmVj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</w:fldData>
        </w:fldChar>
      </w:r>
      <w:r w:rsidR="00287D48">
        <w:instrText xml:space="preserve"> ADDIN EN.CITE.DATA </w:instrText>
      </w:r>
      <w:r w:rsidR="00287D48">
        <w:fldChar w:fldCharType="end"/>
      </w:r>
      <w:r w:rsidR="001D329E" w:rsidRPr="008B6A1D">
        <w:fldChar w:fldCharType="separate"/>
      </w:r>
      <w:r w:rsidR="00287D48" w:rsidRPr="00287D48">
        <w:rPr>
          <w:noProof/>
          <w:vertAlign w:val="superscript"/>
        </w:rPr>
        <w:t>31</w:t>
      </w:r>
      <w:r w:rsidR="001D329E" w:rsidRPr="008B6A1D">
        <w:fldChar w:fldCharType="end"/>
      </w:r>
      <w:r w:rsidR="001D329E" w:rsidRPr="008B6A1D">
        <w:t xml:space="preserve"> and</w:t>
      </w:r>
      <w:r w:rsidR="003051A1" w:rsidRPr="008B6A1D">
        <w:t xml:space="preserve"> </w:t>
      </w:r>
      <w:r w:rsidR="001D329E" w:rsidRPr="008B6A1D">
        <w:t xml:space="preserve">other </w:t>
      </w:r>
      <w:r w:rsidR="003051A1" w:rsidRPr="008B6A1D">
        <w:t>endoscope</w:t>
      </w:r>
      <w:r w:rsidR="00411883" w:rsidRPr="008B6A1D">
        <w:fldChar w:fldCharType="begin">
          <w:fldData xml:space="preserve">PEVuZE5vdGU+PENpdGU+PEF1dGhvcj5aaGVuemh1PC9BdXRob3I+PFllYXI+MjAyMDwvWWVhcj48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aaGVuemh1PC9BdXRob3I+PFllYXI+MjAyMDwvWWVhcj48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</w:fldData>
        </w:fldChar>
      </w:r>
      <w:r w:rsidR="00287D48">
        <w:instrText xml:space="preserve"> ADDIN EN.CITE.DATA </w:instrText>
      </w:r>
      <w:r w:rsidR="00287D48">
        <w:fldChar w:fldCharType="end"/>
      </w:r>
      <w:r w:rsidR="00411883" w:rsidRPr="008B6A1D">
        <w:fldChar w:fldCharType="separate"/>
      </w:r>
      <w:r w:rsidR="00287D48" w:rsidRPr="00287D48">
        <w:rPr>
          <w:noProof/>
          <w:vertAlign w:val="superscript"/>
        </w:rPr>
        <w:t>32,33</w:t>
      </w:r>
      <w:r w:rsidR="00411883" w:rsidRPr="008B6A1D">
        <w:fldChar w:fldCharType="end"/>
      </w:r>
      <w:r w:rsidR="003051A1" w:rsidRPr="008B6A1D">
        <w:t xml:space="preserve"> </w:t>
      </w:r>
      <w:r w:rsidR="001D5E5A" w:rsidRPr="008B6A1D">
        <w:t>c</w:t>
      </w:r>
      <w:r w:rsidR="001D5E5A">
        <w:t>ould</w:t>
      </w:r>
      <w:r w:rsidR="001D5E5A" w:rsidRPr="008B6A1D">
        <w:t xml:space="preserve"> </w:t>
      </w:r>
      <w:r w:rsidR="00145E83" w:rsidRPr="008B6A1D">
        <w:t>also</w:t>
      </w:r>
      <w:r w:rsidR="003051A1" w:rsidRPr="008B6A1D">
        <w:t xml:space="preserve"> be enhanced with this technology. </w:t>
      </w:r>
      <w:r w:rsidR="006D4664" w:rsidRPr="008B6A1D">
        <w:rPr>
          <w:lang w:eastAsia="zh-CN"/>
        </w:rPr>
        <w:t>A</w:t>
      </w:r>
      <w:r w:rsidR="005F0CA0" w:rsidRPr="008B6A1D">
        <w:t>nd</w:t>
      </w:r>
      <w:r w:rsidR="006D4664" w:rsidRPr="008B6A1D">
        <w:t xml:space="preserve"> another study suggested that</w:t>
      </w:r>
      <w:r w:rsidR="005F0CA0" w:rsidRPr="008B6A1D">
        <w:t xml:space="preserve"> the video-based self-reflection and discussion with </w:t>
      </w:r>
      <w:r w:rsidR="006D4664" w:rsidRPr="008B6A1D">
        <w:t>learners</w:t>
      </w:r>
      <w:r w:rsidR="005F0CA0" w:rsidRPr="008B6A1D">
        <w:t xml:space="preserve"> engaging at a higher cognitive level than the standard descriptive feedback</w:t>
      </w:r>
      <w:r w:rsidR="005F0CA0" w:rsidRPr="008B6A1D">
        <w:fldChar w:fldCharType="begin">
          <w:fldData xml:space="preserve">PEVuZE5vdGU+PENpdGU+PEF1dGhvcj5IdW51a3VtYnVyZTwvQXV0aG9yPjxZZWFyPjIwMTc8L1ll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</w:fldData>
        </w:fldChar>
      </w:r>
      <w:r w:rsidR="00287D48">
        <w:instrText xml:space="preserve"> ADDIN EN.CITE </w:instrText>
      </w:r>
      <w:r w:rsidR="00287D48">
        <w:fldChar w:fldCharType="begin">
          <w:fldData xml:space="preserve">PEVuZE5vdGU+PENpdGU+PEF1dGhvcj5IdW51a3VtYnVyZTwvQXV0aG9yPjxZZWFyPjIwMTc8L1ll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</w:fldData>
        </w:fldChar>
      </w:r>
      <w:r w:rsidR="00287D48">
        <w:instrText xml:space="preserve"> ADDIN EN.CITE.DATA </w:instrText>
      </w:r>
      <w:r w:rsidR="00287D48">
        <w:fldChar w:fldCharType="end"/>
      </w:r>
      <w:r w:rsidR="005F0CA0" w:rsidRPr="008B6A1D">
        <w:fldChar w:fldCharType="separate"/>
      </w:r>
      <w:r w:rsidR="00287D48" w:rsidRPr="00287D48">
        <w:rPr>
          <w:noProof/>
          <w:vertAlign w:val="superscript"/>
        </w:rPr>
        <w:t>34</w:t>
      </w:r>
      <w:r w:rsidR="005F0CA0" w:rsidRPr="008B6A1D">
        <w:fldChar w:fldCharType="end"/>
      </w:r>
      <w:r w:rsidR="005F0CA0" w:rsidRPr="008B6A1D">
        <w:t>. Third, the measurement and preservation of famous</w:t>
      </w:r>
      <w:r w:rsidR="006D4664" w:rsidRPr="008B6A1D">
        <w:t xml:space="preserve"> acupuncturists’ AM</w:t>
      </w:r>
      <w:r w:rsidR="005F0CA0" w:rsidRPr="008B6A1D">
        <w:t xml:space="preserve">. </w:t>
      </w:r>
      <w:r w:rsidR="000455E9" w:rsidRPr="008B6A1D">
        <w:t xml:space="preserve">Because all the AM </w:t>
      </w:r>
      <w:r w:rsidR="00F96649" w:rsidRPr="008B6A1D">
        <w:t>is</w:t>
      </w:r>
      <w:r w:rsidR="000455E9" w:rsidRPr="008B6A1D">
        <w:t xml:space="preserve"> collected, recorded</w:t>
      </w:r>
      <w:r w:rsidR="001D5E5A">
        <w:t>,</w:t>
      </w:r>
      <w:r w:rsidR="000455E9" w:rsidRPr="008B6A1D">
        <w:t xml:space="preserve"> and analyzed </w:t>
      </w:r>
      <w:r w:rsidR="00F96649" w:rsidRPr="008B6A1D">
        <w:t>based on motion</w:t>
      </w:r>
      <w:r w:rsidR="000455E9" w:rsidRPr="008B6A1D">
        <w:t xml:space="preserve"> video</w:t>
      </w:r>
      <w:r w:rsidR="00F96649" w:rsidRPr="008B6A1D">
        <w:t>s</w:t>
      </w:r>
      <w:r w:rsidR="00FE6C08">
        <w:t xml:space="preserve"> s</w:t>
      </w:r>
      <w:r w:rsidR="00FE6C08" w:rsidRPr="00FE6C08">
        <w:t>tored in the database</w:t>
      </w:r>
      <w:r w:rsidR="000455E9" w:rsidRPr="008B6A1D">
        <w:t>, these videos and</w:t>
      </w:r>
      <w:r w:rsidR="00FE6C08">
        <w:t xml:space="preserve"> relevant</w:t>
      </w:r>
      <w:r w:rsidR="000455E9" w:rsidRPr="008B6A1D">
        <w:t xml:space="preserve"> data</w:t>
      </w:r>
      <w:r w:rsidR="00F96649" w:rsidRPr="008B6A1D">
        <w:t xml:space="preserve"> of AM</w:t>
      </w:r>
      <w:r w:rsidR="001017E8" w:rsidRPr="008B6A1D">
        <w:t xml:space="preserve"> can be browsed </w:t>
      </w:r>
      <w:r w:rsidR="000C2F6A" w:rsidRPr="008B6A1D">
        <w:t xml:space="preserve">by researchers </w:t>
      </w:r>
      <w:r w:rsidR="000455E9" w:rsidRPr="008B6A1D">
        <w:t>at any time for further learning and inheritance</w:t>
      </w:r>
      <w:r w:rsidR="005F0CA0" w:rsidRPr="008B6A1D">
        <w:t xml:space="preserve">. </w:t>
      </w:r>
    </w:p>
    <w:p w14:paraId="289BEA34" w14:textId="77777777" w:rsidR="00CA7697" w:rsidRPr="008B6A1D" w:rsidRDefault="00CA7697" w:rsidP="008B6A1D"/>
    <w:p w14:paraId="0BEB38EC" w14:textId="64A36731" w:rsidR="006E4797" w:rsidRPr="008B6A1D" w:rsidRDefault="00DE0853" w:rsidP="008B6A1D">
      <w:r w:rsidRPr="008B6A1D">
        <w:t>The establishment of this experimental method open</w:t>
      </w:r>
      <w:r w:rsidR="000D2B11" w:rsidRPr="008B6A1D">
        <w:t>s</w:t>
      </w:r>
      <w:r w:rsidRPr="008B6A1D">
        <w:t xml:space="preserve"> up a new way for the quantitative research of </w:t>
      </w:r>
      <w:r w:rsidRPr="008B6A1D">
        <w:rPr>
          <w:lang w:eastAsia="zh-CN"/>
        </w:rPr>
        <w:t>AM</w:t>
      </w:r>
      <w:r w:rsidRPr="008B6A1D">
        <w:t>. In the future, more camera positions</w:t>
      </w:r>
      <w:r w:rsidR="00966EF6" w:rsidRPr="008B6A1D">
        <w:t>,</w:t>
      </w:r>
      <w:r w:rsidRPr="008B6A1D">
        <w:t xml:space="preserve"> higher-definition lenses</w:t>
      </w:r>
      <w:r w:rsidR="00966EF6" w:rsidRPr="008B6A1D">
        <w:t>, and Higher precision calibration frame</w:t>
      </w:r>
      <w:r w:rsidR="001D5E5A">
        <w:t>s</w:t>
      </w:r>
      <w:r w:rsidR="00966EF6" w:rsidRPr="008B6A1D">
        <w:t xml:space="preserve"> can be applied</w:t>
      </w:r>
      <w:r w:rsidRPr="008B6A1D">
        <w:t xml:space="preserve"> to further improve data accuracy and dig out more meaningful technical indicators to </w:t>
      </w:r>
      <w:r w:rsidR="008B61CE" w:rsidRPr="008B6A1D">
        <w:t xml:space="preserve">provide more data reference for </w:t>
      </w:r>
      <w:r w:rsidRPr="008B6A1D">
        <w:t>the clinical application, education</w:t>
      </w:r>
      <w:r w:rsidR="001D5E5A">
        <w:t>,</w:t>
      </w:r>
      <w:r w:rsidRPr="008B6A1D">
        <w:t xml:space="preserve"> and promotion of </w:t>
      </w:r>
      <w:r w:rsidR="008B61CE" w:rsidRPr="008B6A1D">
        <w:t>acupuncture.</w:t>
      </w:r>
    </w:p>
    <w:p w14:paraId="23BEFB55" w14:textId="77777777" w:rsidR="004F69C6" w:rsidRPr="008B6A1D" w:rsidRDefault="004F69C6" w:rsidP="008B6A1D"/>
    <w:p w14:paraId="59F37CC4" w14:textId="60C28915" w:rsidR="006E4797" w:rsidRPr="008B6A1D" w:rsidRDefault="00551D82" w:rsidP="008B6A1D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8B6A1D">
        <w:rPr>
          <w:b/>
          <w:color w:val="000000"/>
        </w:rPr>
        <w:t xml:space="preserve">ACKNOWLEDGMENTS: </w:t>
      </w:r>
    </w:p>
    <w:p w14:paraId="6D064C88" w14:textId="09651EF0" w:rsidR="006E4797" w:rsidRPr="008B6A1D" w:rsidRDefault="00883B49" w:rsidP="008B6A1D">
      <w:pPr>
        <w:rPr>
          <w:color w:val="808080"/>
        </w:rPr>
      </w:pPr>
      <w:r w:rsidRPr="008B6A1D">
        <w:t>This work was supported by</w:t>
      </w:r>
      <w:r w:rsidR="00725671" w:rsidRPr="008B6A1D">
        <w:t xml:space="preserve"> the</w:t>
      </w:r>
      <w:r w:rsidRPr="008B6A1D">
        <w:t xml:space="preserve"> National Natural Science Foundation of China (Grant Number. </w:t>
      </w:r>
      <w:r w:rsidR="00A81CE9" w:rsidRPr="00A81CE9">
        <w:t>82174506</w:t>
      </w:r>
      <w:r w:rsidRPr="008B6A1D">
        <w:t>).</w:t>
      </w:r>
    </w:p>
    <w:p w14:paraId="25B2FBBD" w14:textId="77777777" w:rsidR="006E4797" w:rsidRPr="008B6A1D" w:rsidRDefault="006E4797" w:rsidP="008B6A1D">
      <w:pPr>
        <w:rPr>
          <w:b/>
        </w:rPr>
      </w:pPr>
    </w:p>
    <w:p w14:paraId="5E703EBA" w14:textId="2211DBDA" w:rsidR="006E4797" w:rsidRPr="008B6A1D" w:rsidRDefault="00551D82" w:rsidP="008B6A1D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8B6A1D">
        <w:rPr>
          <w:b/>
          <w:color w:val="000000"/>
        </w:rPr>
        <w:t xml:space="preserve">DISCLOSURES: </w:t>
      </w:r>
    </w:p>
    <w:p w14:paraId="4A7B0E5C" w14:textId="5C6D20D3" w:rsidR="006E4797" w:rsidRPr="008B6A1D" w:rsidRDefault="004F69C6" w:rsidP="008B6A1D">
      <w:pPr>
        <w:rPr>
          <w:color w:val="808080"/>
        </w:rPr>
      </w:pPr>
      <w:r w:rsidRPr="008B6A1D">
        <w:t>The authors have nothing to disclose.</w:t>
      </w:r>
    </w:p>
    <w:p w14:paraId="61911531" w14:textId="77777777" w:rsidR="004F69C6" w:rsidRPr="008B6A1D" w:rsidRDefault="004F69C6" w:rsidP="008B6A1D">
      <w:pPr>
        <w:rPr>
          <w:color w:val="000000"/>
        </w:rPr>
      </w:pPr>
    </w:p>
    <w:p w14:paraId="6DE2B73C" w14:textId="5F895610" w:rsidR="006E4797" w:rsidRPr="008B6A1D" w:rsidRDefault="00551D82" w:rsidP="008B6A1D">
      <w:pPr>
        <w:rPr>
          <w:b/>
        </w:rPr>
      </w:pPr>
      <w:r w:rsidRPr="008B6A1D">
        <w:rPr>
          <w:b/>
        </w:rPr>
        <w:t>REFERENCES:</w:t>
      </w:r>
    </w:p>
    <w:p w14:paraId="363F5749" w14:textId="10CC959E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8B6A1D">
        <w:rPr>
          <w:color w:val="7F7F7F"/>
        </w:rPr>
        <w:fldChar w:fldCharType="begin"/>
      </w:r>
      <w:r w:rsidRPr="008B6A1D">
        <w:rPr>
          <w:color w:val="7F7F7F"/>
        </w:rPr>
        <w:instrText xml:space="preserve"> ADDIN EN.REFLIST </w:instrText>
      </w:r>
      <w:r w:rsidRPr="008B6A1D">
        <w:rPr>
          <w:color w:val="7F7F7F"/>
        </w:rPr>
        <w:fldChar w:fldCharType="separate"/>
      </w:r>
      <w:r w:rsidRPr="008B6A1D">
        <w:t>Xu, G.</w:t>
      </w:r>
      <w:r w:rsidRPr="008B6A1D">
        <w:rPr>
          <w:i/>
        </w:rPr>
        <w:t xml:space="preserve"> </w:t>
      </w:r>
      <w:r w:rsidRPr="001D74A4">
        <w:rPr>
          <w:iCs/>
        </w:rPr>
        <w:t>et al.</w:t>
      </w:r>
      <w:r w:rsidRPr="008B6A1D">
        <w:t xml:space="preserve"> Effect of different twirling and rotating acupuncture manipulation techniques on the blood flow perfusion at acupoints. </w:t>
      </w:r>
      <w:r w:rsidRPr="008B6A1D">
        <w:rPr>
          <w:i/>
        </w:rPr>
        <w:t>J</w:t>
      </w:r>
      <w:r>
        <w:rPr>
          <w:i/>
        </w:rPr>
        <w:t>ournal of</w:t>
      </w:r>
      <w:r w:rsidRPr="008B6A1D">
        <w:rPr>
          <w:i/>
        </w:rPr>
        <w:t xml:space="preserve"> Tradit</w:t>
      </w:r>
      <w:r>
        <w:rPr>
          <w:i/>
        </w:rPr>
        <w:t>ional</w:t>
      </w:r>
      <w:r w:rsidRPr="008B6A1D">
        <w:rPr>
          <w:i/>
        </w:rPr>
        <w:t xml:space="preserve"> Chin</w:t>
      </w:r>
      <w:r>
        <w:rPr>
          <w:i/>
        </w:rPr>
        <w:t>ese</w:t>
      </w:r>
      <w:r w:rsidRPr="008B6A1D">
        <w:rPr>
          <w:i/>
        </w:rPr>
        <w:t xml:space="preserve"> Med</w:t>
      </w:r>
      <w:r>
        <w:rPr>
          <w:i/>
        </w:rPr>
        <w:t>icine</w:t>
      </w:r>
      <w:r w:rsidRPr="008B6A1D">
        <w:rPr>
          <w:i/>
        </w:rPr>
        <w:t>.</w:t>
      </w:r>
      <w:r w:rsidRPr="008B6A1D">
        <w:t xml:space="preserve"> </w:t>
      </w:r>
      <w:r w:rsidRPr="008B6A1D">
        <w:rPr>
          <w:b/>
        </w:rPr>
        <w:t>39</w:t>
      </w:r>
      <w:r w:rsidRPr="008B6A1D">
        <w:t xml:space="preserve"> (5), 730-739 (2019).</w:t>
      </w:r>
    </w:p>
    <w:p w14:paraId="37045852" w14:textId="2CDCA53B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Lan, K. C.</w:t>
      </w:r>
      <w:r w:rsidRPr="00D2389D">
        <w:rPr>
          <w:i/>
        </w:rPr>
        <w:t xml:space="preserve"> </w:t>
      </w:r>
      <w:r w:rsidRPr="001D5E5A">
        <w:t>et al</w:t>
      </w:r>
      <w:r w:rsidRPr="00D2389D">
        <w:rPr>
          <w:i/>
        </w:rPr>
        <w:t>.</w:t>
      </w:r>
      <w:r w:rsidRPr="00D2389D">
        <w:t xml:space="preserve"> Effects of the New Lift-Thrust Operation in Laser Acupuncture Investigated by Thermal Imaging. </w:t>
      </w:r>
      <w:r w:rsidRPr="00962A58">
        <w:rPr>
          <w:i/>
          <w:iCs/>
        </w:rPr>
        <w:t>Evidence-Based Complementary and Alternative Medicine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2019</w:t>
      </w:r>
      <w:r w:rsidRPr="00D2389D">
        <w:t xml:space="preserve"> (2), 1</w:t>
      </w:r>
      <w:r>
        <w:t>–</w:t>
      </w:r>
      <w:r w:rsidRPr="00D2389D">
        <w:t>8 (2019).</w:t>
      </w:r>
    </w:p>
    <w:p w14:paraId="3CBD2299" w14:textId="5D298562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Zhang, L.</w:t>
      </w:r>
      <w:r w:rsidRPr="00D2389D">
        <w:rPr>
          <w:i/>
        </w:rPr>
        <w:t xml:space="preserve"> </w:t>
      </w:r>
      <w:r w:rsidRPr="001D5E5A">
        <w:t>et al</w:t>
      </w:r>
      <w:r w:rsidRPr="00D2389D">
        <w:rPr>
          <w:i/>
        </w:rPr>
        <w:t>.</w:t>
      </w:r>
      <w:r w:rsidRPr="00D2389D">
        <w:t xml:space="preserve"> Effects of acupuncture with needle manipulation at different frequencies for patients with hypertension: Result of a 24- week clinical observation. </w:t>
      </w:r>
      <w:r w:rsidRPr="00962A58">
        <w:rPr>
          <w:i/>
          <w:iCs/>
        </w:rPr>
        <w:t>Complementary Therapies in Medicine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45</w:t>
      </w:r>
      <w:r>
        <w:t xml:space="preserve">, </w:t>
      </w:r>
      <w:r w:rsidRPr="00D2389D">
        <w:t>142</w:t>
      </w:r>
      <w:r>
        <w:t>–</w:t>
      </w:r>
      <w:r w:rsidRPr="00D2389D">
        <w:t>148 (2019).</w:t>
      </w:r>
    </w:p>
    <w:p w14:paraId="3EE51522" w14:textId="4D4DDEA4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Sun, N.</w:t>
      </w:r>
      <w:r w:rsidRPr="00D2389D">
        <w:rPr>
          <w:i/>
        </w:rPr>
        <w:t xml:space="preserve"> </w:t>
      </w:r>
      <w:r w:rsidRPr="001D5E5A">
        <w:t>et al</w:t>
      </w:r>
      <w:r w:rsidRPr="00D2389D">
        <w:rPr>
          <w:i/>
        </w:rPr>
        <w:t>.</w:t>
      </w:r>
      <w:r w:rsidRPr="00D2389D">
        <w:t xml:space="preserve"> Correlation between acupuncture dose and effectiveness in the treatment of knee osteoarthritis: a systematic review. </w:t>
      </w:r>
      <w:r w:rsidRPr="00962A58">
        <w:rPr>
          <w:i/>
          <w:iCs/>
        </w:rPr>
        <w:t>Acupuncture in Medicine</w:t>
      </w:r>
      <w:r>
        <w:rPr>
          <w:i/>
          <w:iCs/>
        </w:rPr>
        <w:t>.</w:t>
      </w:r>
      <w:r w:rsidRPr="00D2389D">
        <w:t xml:space="preserve"> </w:t>
      </w:r>
      <w:r w:rsidRPr="00D2389D">
        <w:rPr>
          <w:b/>
        </w:rPr>
        <w:t>37</w:t>
      </w:r>
      <w:r w:rsidRPr="00D2389D">
        <w:t xml:space="preserve"> (5), 261</w:t>
      </w:r>
      <w:r>
        <w:t>–</w:t>
      </w:r>
      <w:r w:rsidRPr="00D2389D">
        <w:t>267 (2019).</w:t>
      </w:r>
    </w:p>
    <w:p w14:paraId="7568931D" w14:textId="36F00F6A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Choi, Y. J., Lee, J. E., Moon, W. K.</w:t>
      </w:r>
      <w:r>
        <w:t xml:space="preserve">, </w:t>
      </w:r>
      <w:r w:rsidRPr="00D2389D">
        <w:t xml:space="preserve">Cho, S. H. Does the effect of acupuncture depend on needling sensation and manipulation? </w:t>
      </w:r>
      <w:r w:rsidRPr="00407326">
        <w:rPr>
          <w:i/>
          <w:iCs/>
        </w:rPr>
        <w:t>Complementary Therapies in Medicine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21</w:t>
      </w:r>
      <w:r w:rsidRPr="00D2389D">
        <w:t xml:space="preserve"> (3), 207</w:t>
      </w:r>
      <w:r>
        <w:t>–</w:t>
      </w:r>
      <w:r w:rsidRPr="00D2389D">
        <w:t>214 (2013).</w:t>
      </w:r>
    </w:p>
    <w:p w14:paraId="47E0B09A" w14:textId="771B3709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Park, Y. J.</w:t>
      </w:r>
      <w:r>
        <w:t xml:space="preserve">, </w:t>
      </w:r>
      <w:r w:rsidRPr="00D2389D">
        <w:t xml:space="preserve">Lee, J. M. Effect of acupuncture intervention and manipulation types on poststroke dysarthria: A systematic review and meta-analysis. </w:t>
      </w:r>
      <w:r w:rsidRPr="00407326">
        <w:rPr>
          <w:i/>
          <w:iCs/>
        </w:rPr>
        <w:t>Evidence-Based Complementary and Alternative Medicine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2020</w:t>
      </w:r>
      <w:r>
        <w:t xml:space="preserve">, </w:t>
      </w:r>
      <w:r w:rsidRPr="00D2389D">
        <w:t>4981945 (2020).</w:t>
      </w:r>
    </w:p>
    <w:p w14:paraId="11E3E189" w14:textId="2F165AE1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Yang, N. N., Ma, S. M., Yang, J. W., Li, T. R.</w:t>
      </w:r>
      <w:r>
        <w:t xml:space="preserve">, </w:t>
      </w:r>
      <w:r w:rsidRPr="00D2389D">
        <w:t xml:space="preserve">Liu, C. Z. Standardizing therapeutic parameters of acupuncture in vascular dementia rats. </w:t>
      </w:r>
      <w:r w:rsidRPr="00D2389D">
        <w:rPr>
          <w:i/>
        </w:rPr>
        <w:t xml:space="preserve">Brain </w:t>
      </w:r>
      <w:r>
        <w:rPr>
          <w:i/>
        </w:rPr>
        <w:t xml:space="preserve">and </w:t>
      </w:r>
      <w:r w:rsidRPr="00D2389D">
        <w:rPr>
          <w:i/>
        </w:rPr>
        <w:t>Behav</w:t>
      </w:r>
      <w:r>
        <w:rPr>
          <w:i/>
        </w:rPr>
        <w:t>ior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10</w:t>
      </w:r>
      <w:r w:rsidRPr="00D2389D">
        <w:t xml:space="preserve"> (10), e01781 (2020).</w:t>
      </w:r>
    </w:p>
    <w:p w14:paraId="6E4FF339" w14:textId="614C26AF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lastRenderedPageBreak/>
        <w:t>Lyu, R., Gao, M., Yang, H., Wen, Z.</w:t>
      </w:r>
      <w:r>
        <w:t xml:space="preserve">, </w:t>
      </w:r>
      <w:r w:rsidRPr="00D2389D">
        <w:t xml:space="preserve">Tang, W. Stimulation parameters of manual acupuncture and their measurement. </w:t>
      </w:r>
      <w:r w:rsidRPr="00407326">
        <w:rPr>
          <w:i/>
          <w:iCs/>
        </w:rPr>
        <w:t>Evidence-Based Complementary and Alternative Medicine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2019</w:t>
      </w:r>
      <w:r>
        <w:t xml:space="preserve">, </w:t>
      </w:r>
      <w:r w:rsidRPr="00D2389D">
        <w:t>1725936 (2019).</w:t>
      </w:r>
    </w:p>
    <w:p w14:paraId="0C32C33A" w14:textId="36D6F88C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Li, J., Grierson, L. E., Wu, M. X., Breuer, R.</w:t>
      </w:r>
      <w:r>
        <w:t xml:space="preserve">, </w:t>
      </w:r>
      <w:r w:rsidRPr="00D2389D">
        <w:t xml:space="preserve">Carnahan, H. Perceptual motor features of expert acupuncture lifting-thrusting skills. </w:t>
      </w:r>
      <w:r w:rsidRPr="00407326">
        <w:rPr>
          <w:i/>
          <w:iCs/>
        </w:rPr>
        <w:t>Acupuncture in Medicine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31</w:t>
      </w:r>
      <w:r w:rsidRPr="00D2389D">
        <w:t xml:space="preserve"> (2), 172</w:t>
      </w:r>
      <w:r>
        <w:t>–</w:t>
      </w:r>
      <w:r w:rsidRPr="00D2389D">
        <w:t>177 (2013).</w:t>
      </w:r>
    </w:p>
    <w:p w14:paraId="127842BE" w14:textId="0C5D638C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Xuemin., S.</w:t>
      </w:r>
      <w:r w:rsidRPr="00D2389D">
        <w:rPr>
          <w:i/>
        </w:rPr>
        <w:t xml:space="preserve"> </w:t>
      </w:r>
      <w:r w:rsidRPr="001D5E5A">
        <w:t>et al</w:t>
      </w:r>
      <w:r w:rsidRPr="00D2389D">
        <w:rPr>
          <w:i/>
        </w:rPr>
        <w:t>.</w:t>
      </w:r>
      <w:r w:rsidRPr="00D2389D">
        <w:t xml:space="preserve"> Application of Twirling Replenishing and Reducing Technique and Its Quantitative Concept. </w:t>
      </w:r>
      <w:r w:rsidRPr="00D2389D">
        <w:rPr>
          <w:i/>
        </w:rPr>
        <w:t>Chinese Medical Journal.</w:t>
      </w:r>
      <w:r w:rsidRPr="00D2389D">
        <w:t xml:space="preserve"> </w:t>
      </w:r>
      <w:r w:rsidRPr="00962A58">
        <w:rPr>
          <w:b/>
          <w:bCs/>
        </w:rPr>
        <w:t>05</w:t>
      </w:r>
      <w:r w:rsidRPr="00D2389D">
        <w:t>, 16</w:t>
      </w:r>
      <w:r>
        <w:t>–</w:t>
      </w:r>
      <w:r w:rsidRPr="00D2389D">
        <w:t>17 (1987).</w:t>
      </w:r>
    </w:p>
    <w:p w14:paraId="2AA52F1E" w14:textId="548C21B3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1D5E5A">
        <w:t xml:space="preserve">Guxing. Development of teaching test apparatus for acupuncture manipulations in TCM. </w:t>
      </w:r>
      <w:r w:rsidRPr="00962A58">
        <w:rPr>
          <w:i/>
          <w:iCs/>
        </w:rPr>
        <w:t xml:space="preserve">Chinese </w:t>
      </w:r>
      <w:r>
        <w:rPr>
          <w:i/>
          <w:iCs/>
        </w:rPr>
        <w:t>A</w:t>
      </w:r>
      <w:r w:rsidRPr="00962A58">
        <w:rPr>
          <w:i/>
          <w:iCs/>
        </w:rPr>
        <w:t>cupuncture &amp; Moxibustion</w:t>
      </w:r>
      <w:r w:rsidRPr="001D5E5A">
        <w:t xml:space="preserve">. </w:t>
      </w:r>
      <w:r w:rsidRPr="00962A58">
        <w:rPr>
          <w:b/>
          <w:bCs/>
        </w:rPr>
        <w:t>21</w:t>
      </w:r>
      <w:r>
        <w:rPr>
          <w:b/>
          <w:bCs/>
        </w:rPr>
        <w:t xml:space="preserve"> </w:t>
      </w:r>
      <w:r w:rsidRPr="001D5E5A">
        <w:t>(4)</w:t>
      </w:r>
      <w:r>
        <w:t xml:space="preserve">, </w:t>
      </w:r>
      <w:r w:rsidRPr="001D5E5A">
        <w:t>229</w:t>
      </w:r>
      <w:r w:rsidRPr="001D5E5A" w:rsidDel="001D5E5A">
        <w:t xml:space="preserve"> </w:t>
      </w:r>
      <w:r>
        <w:t>(2001).</w:t>
      </w:r>
    </w:p>
    <w:p w14:paraId="1E0D5F4D" w14:textId="54CCEA2E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Liu, T. Y., Yang, H. Y., Li, X. J., Kuai, L.</w:t>
      </w:r>
      <w:r>
        <w:t xml:space="preserve">, </w:t>
      </w:r>
      <w:r w:rsidRPr="00D2389D">
        <w:t xml:space="preserve">Gao, M. Exploitation and application of </w:t>
      </w:r>
      <w:r>
        <w:t>“</w:t>
      </w:r>
      <w:r w:rsidRPr="00D2389D">
        <w:t>acupuncture manipulation information analysis system</w:t>
      </w:r>
      <w:r>
        <w:t>”</w:t>
      </w:r>
      <w:r w:rsidRPr="00D2389D">
        <w:t xml:space="preserve">. </w:t>
      </w:r>
      <w:r w:rsidRPr="00D2389D">
        <w:rPr>
          <w:i/>
        </w:rPr>
        <w:t>Zhen Ci Yan Jiu.</w:t>
      </w:r>
      <w:r w:rsidRPr="00D2389D">
        <w:t xml:space="preserve"> </w:t>
      </w:r>
      <w:r w:rsidRPr="00D2389D">
        <w:rPr>
          <w:b/>
        </w:rPr>
        <w:t>33</w:t>
      </w:r>
      <w:r w:rsidRPr="00D2389D">
        <w:t xml:space="preserve"> (5), 330</w:t>
      </w:r>
      <w:r>
        <w:t>–</w:t>
      </w:r>
      <w:r w:rsidRPr="00D2389D">
        <w:t>333 (2008).</w:t>
      </w:r>
    </w:p>
    <w:p w14:paraId="020DD8CE" w14:textId="4784FD02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Leow, M. Q., Cao, T., Cui, S. L.</w:t>
      </w:r>
      <w:r>
        <w:t xml:space="preserve">, </w:t>
      </w:r>
      <w:r w:rsidRPr="00D2389D">
        <w:t xml:space="preserve">Tay, S. C. Quantifying needle motion during acupuncture: implications for education and future research. </w:t>
      </w:r>
      <w:r w:rsidRPr="00407326">
        <w:rPr>
          <w:i/>
          <w:iCs/>
        </w:rPr>
        <w:t>Acupuncture in Medicine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34</w:t>
      </w:r>
      <w:r w:rsidRPr="00D2389D">
        <w:t xml:space="preserve"> (6), 482</w:t>
      </w:r>
      <w:r>
        <w:t>–</w:t>
      </w:r>
      <w:r w:rsidRPr="00D2389D">
        <w:t>484 (2016).</w:t>
      </w:r>
    </w:p>
    <w:p w14:paraId="6843036B" w14:textId="18E50117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 xml:space="preserve">Sun, L. </w:t>
      </w:r>
      <w:r w:rsidRPr="00D2389D">
        <w:rPr>
          <w:i/>
        </w:rPr>
        <w:t>Research on Acupuncture Information Transmission and Quantification System</w:t>
      </w:r>
      <w:r w:rsidRPr="00D2389D">
        <w:t xml:space="preserve"> Master thesis, Tianjing University,</w:t>
      </w:r>
      <w:r>
        <w:t xml:space="preserve"> China</w:t>
      </w:r>
      <w:r w:rsidRPr="00D2389D">
        <w:t xml:space="preserve"> (2005).</w:t>
      </w:r>
    </w:p>
    <w:p w14:paraId="6DE6FCA2" w14:textId="5F919C14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Tang, W. C., Yang, H. Y., Liu, T. Y., Gao, M.</w:t>
      </w:r>
      <w:r>
        <w:t xml:space="preserve">, </w:t>
      </w:r>
      <w:r w:rsidRPr="00D2389D">
        <w:t xml:space="preserve">Xu, G. Motion video-based quantitative analysis of the </w:t>
      </w:r>
      <w:r>
        <w:t>‘</w:t>
      </w:r>
      <w:r w:rsidRPr="00D2389D">
        <w:t>lifting-thrusting</w:t>
      </w:r>
      <w:r>
        <w:t>’</w:t>
      </w:r>
      <w:r w:rsidRPr="00D2389D">
        <w:t xml:space="preserve"> method: a comparison between teachers and students of acupuncture. </w:t>
      </w:r>
      <w:r w:rsidRPr="00407326">
        <w:rPr>
          <w:i/>
          <w:iCs/>
        </w:rPr>
        <w:t>Acupuncture in Medicine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36</w:t>
      </w:r>
      <w:r w:rsidRPr="00D2389D">
        <w:t xml:space="preserve"> (1), 21</w:t>
      </w:r>
      <w:r>
        <w:t>–</w:t>
      </w:r>
      <w:r w:rsidRPr="00D2389D">
        <w:t>28 (2018).</w:t>
      </w:r>
    </w:p>
    <w:p w14:paraId="5176BEBF" w14:textId="3E8B8435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Zhang, A., Yan, X. K.</w:t>
      </w:r>
      <w:r>
        <w:t xml:space="preserve">, </w:t>
      </w:r>
      <w:r w:rsidRPr="00D2389D">
        <w:t xml:space="preserve">Liu, A. G. An Introduction to a newly-developed </w:t>
      </w:r>
      <w:r>
        <w:t>“</w:t>
      </w:r>
      <w:r w:rsidRPr="00D2389D">
        <w:t>Acupuncture Needle Manipulation Training-evaluation System</w:t>
      </w:r>
      <w:r>
        <w:t>”</w:t>
      </w:r>
      <w:r w:rsidRPr="00D2389D">
        <w:t xml:space="preserve"> based on optical motion capture technique. </w:t>
      </w:r>
      <w:r w:rsidRPr="00D2389D">
        <w:rPr>
          <w:i/>
        </w:rPr>
        <w:t>Acupuncture Research.</w:t>
      </w:r>
      <w:r w:rsidRPr="00D2389D">
        <w:t xml:space="preserve"> </w:t>
      </w:r>
      <w:r w:rsidRPr="00D2389D">
        <w:rPr>
          <w:b/>
        </w:rPr>
        <w:t>41</w:t>
      </w:r>
      <w:r w:rsidRPr="00D2389D">
        <w:t xml:space="preserve"> (6), 556</w:t>
      </w:r>
      <w:r>
        <w:t>–</w:t>
      </w:r>
      <w:r w:rsidRPr="00D2389D">
        <w:t>559 (2016).</w:t>
      </w:r>
    </w:p>
    <w:p w14:paraId="538094CE" w14:textId="2DD2FC66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Zhang, A., Yan, X. K.</w:t>
      </w:r>
      <w:r>
        <w:t xml:space="preserve">, </w:t>
      </w:r>
      <w:r w:rsidRPr="00D2389D">
        <w:t xml:space="preserve">Liu, A. G. An Introduction to A Newly-developed </w:t>
      </w:r>
      <w:r>
        <w:t>“</w:t>
      </w:r>
      <w:r w:rsidRPr="00D2389D">
        <w:t>Acupuncture Needle Manipulation Training-evaluation System</w:t>
      </w:r>
      <w:r>
        <w:t>”</w:t>
      </w:r>
      <w:r w:rsidRPr="00D2389D">
        <w:t xml:space="preserve"> Based on Optical Motion Capture Techniqu]. </w:t>
      </w:r>
      <w:r w:rsidRPr="00D2389D">
        <w:rPr>
          <w:i/>
        </w:rPr>
        <w:t>Zhen Ci Yan Jiu.</w:t>
      </w:r>
      <w:r w:rsidRPr="00D2389D">
        <w:t xml:space="preserve"> </w:t>
      </w:r>
      <w:r w:rsidRPr="00D2389D">
        <w:rPr>
          <w:b/>
        </w:rPr>
        <w:t>41</w:t>
      </w:r>
      <w:r w:rsidRPr="00D2389D">
        <w:t xml:space="preserve"> (6), 556</w:t>
      </w:r>
      <w:r>
        <w:t>–</w:t>
      </w:r>
      <w:r w:rsidRPr="00D2389D">
        <w:t>559 (2016).</w:t>
      </w:r>
    </w:p>
    <w:p w14:paraId="06D98080" w14:textId="0184A738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Yang, P., Sun, X. W., Ma, Y. K., Zhang, C. X.</w:t>
      </w:r>
      <w:r>
        <w:t xml:space="preserve">, </w:t>
      </w:r>
      <w:r w:rsidRPr="00D2389D">
        <w:t xml:space="preserve">Zhang, W. G. Quantitative research on acupuncture manipulation based on video motion capture. </w:t>
      </w:r>
      <w:r w:rsidRPr="00D2389D">
        <w:rPr>
          <w:i/>
        </w:rPr>
        <w:t>Medical Biomechanics.</w:t>
      </w:r>
      <w:r w:rsidRPr="00D2389D">
        <w:t xml:space="preserve"> </w:t>
      </w:r>
      <w:r w:rsidRPr="00D2389D">
        <w:rPr>
          <w:b/>
        </w:rPr>
        <w:t>31</w:t>
      </w:r>
      <w:r w:rsidRPr="00D2389D">
        <w:t xml:space="preserve"> (2), 154</w:t>
      </w:r>
      <w:r>
        <w:t>–</w:t>
      </w:r>
      <w:r w:rsidRPr="00D2389D">
        <w:t>159 (2016).</w:t>
      </w:r>
    </w:p>
    <w:p w14:paraId="612363EC" w14:textId="6CB039FE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Wang, F. C.</w:t>
      </w:r>
      <w:r>
        <w:t xml:space="preserve">, </w:t>
      </w:r>
      <w:r w:rsidRPr="00D2389D">
        <w:t xml:space="preserve">Ma, T. M. </w:t>
      </w:r>
      <w:r w:rsidRPr="00D2389D">
        <w:rPr>
          <w:i/>
        </w:rPr>
        <w:t>Acupuncture and Moxibustion Techniques and Manipulations</w:t>
      </w:r>
      <w:r w:rsidRPr="00D2389D">
        <w:t>. 4 edn,  31</w:t>
      </w:r>
      <w:r>
        <w:t>–</w:t>
      </w:r>
      <w:r w:rsidRPr="00D2389D">
        <w:t>34</w:t>
      </w:r>
      <w:r>
        <w:t xml:space="preserve">, </w:t>
      </w:r>
      <w:r w:rsidRPr="00D2389D">
        <w:t>Traditional Chinese Medicine publishing co</w:t>
      </w:r>
      <w:r>
        <w:t>.,</w:t>
      </w:r>
      <w:r w:rsidRPr="00D2389D">
        <w:t xml:space="preserve"> </w:t>
      </w:r>
      <w:r>
        <w:t>(</w:t>
      </w:r>
      <w:r w:rsidRPr="00D2389D">
        <w:t>2016).</w:t>
      </w:r>
    </w:p>
    <w:p w14:paraId="25BD4222" w14:textId="05A6997C" w:rsidR="00D6353C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287D48">
        <w:t>Tang, W. C., Xu, L. L., Wang, B. G., Wang, F.</w:t>
      </w:r>
      <w:r>
        <w:t xml:space="preserve">, </w:t>
      </w:r>
      <w:r w:rsidRPr="00287D48">
        <w:t xml:space="preserve">Yang, H. Y. </w:t>
      </w:r>
      <w:r w:rsidRPr="00287D48">
        <w:rPr>
          <w:i/>
        </w:rPr>
        <w:t>Acupuncture Manipulation Analysis (AMA) Version 1.1</w:t>
      </w:r>
      <w:r w:rsidRPr="00287D48">
        <w:t>, &lt;</w:t>
      </w:r>
      <w:hyperlink r:id="rId8" w:history="1">
        <w:r w:rsidRPr="00287D48">
          <w:rPr>
            <w:rStyle w:val="Hyperlink"/>
          </w:rPr>
          <w:t>https://github.com/SHUTCM-tcme/AMA</w:t>
        </w:r>
      </w:hyperlink>
      <w:r w:rsidRPr="00287D48">
        <w:t>&gt; (2021).</w:t>
      </w:r>
    </w:p>
    <w:p w14:paraId="689ECD51" w14:textId="77777777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Wu, G.</w:t>
      </w:r>
      <w:r w:rsidRPr="00D2389D">
        <w:rPr>
          <w:i/>
        </w:rPr>
        <w:t xml:space="preserve"> </w:t>
      </w:r>
      <w:r w:rsidRPr="001D5E5A">
        <w:t>et al</w:t>
      </w:r>
      <w:r w:rsidRPr="00D2389D">
        <w:rPr>
          <w:i/>
        </w:rPr>
        <w:t>.</w:t>
      </w:r>
      <w:r w:rsidRPr="00D2389D">
        <w:t xml:space="preserve"> ISB recommendation on definitions of joint coordinate systems of various joints for the reporting of human joint motion--Part II: shoulder, elbow, wrist and hand. </w:t>
      </w:r>
      <w:r w:rsidRPr="00962A58">
        <w:rPr>
          <w:i/>
          <w:iCs/>
        </w:rPr>
        <w:t>Journal of Biomechanics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38</w:t>
      </w:r>
      <w:r w:rsidRPr="00D2389D">
        <w:t xml:space="preserve"> (5), 981</w:t>
      </w:r>
      <w:r>
        <w:t>–</w:t>
      </w:r>
      <w:r w:rsidRPr="00D2389D">
        <w:t>992 (2005).</w:t>
      </w:r>
    </w:p>
    <w:p w14:paraId="2F379AC2" w14:textId="3B20B66F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Metcalf, C. D., Notley, S. V., Chappell, P. H., Burridge, J. H.</w:t>
      </w:r>
      <w:r>
        <w:t xml:space="preserve">, </w:t>
      </w:r>
      <w:r w:rsidRPr="00D2389D">
        <w:t xml:space="preserve">Yule, V. T. Validation and application of a computational model for wrist and hand movements using surface markers. </w:t>
      </w:r>
      <w:r w:rsidRPr="00D2389D">
        <w:rPr>
          <w:i/>
        </w:rPr>
        <w:t xml:space="preserve">IEEE </w:t>
      </w:r>
      <w:r w:rsidRPr="001D5E5A">
        <w:rPr>
          <w:i/>
        </w:rPr>
        <w:t>Transactions on Biomedical Engineering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55</w:t>
      </w:r>
      <w:r w:rsidRPr="00D2389D">
        <w:t xml:space="preserve"> (3), 1199</w:t>
      </w:r>
      <w:r>
        <w:t>–</w:t>
      </w:r>
      <w:r w:rsidRPr="00D2389D">
        <w:t>1210 (2008).</w:t>
      </w:r>
    </w:p>
    <w:p w14:paraId="0338C166" w14:textId="38AC9F9A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Ganguly, A., Rashidi, G.</w:t>
      </w:r>
      <w:r>
        <w:t xml:space="preserve">, </w:t>
      </w:r>
      <w:r w:rsidRPr="00D2389D">
        <w:t xml:space="preserve">Mombaur, K. Comparison of the performance of the leap motion controller(tm) with a standard marker-based motion capture system. </w:t>
      </w:r>
      <w:r w:rsidRPr="00D2389D">
        <w:rPr>
          <w:i/>
        </w:rPr>
        <w:t>Sensors (Basel).</w:t>
      </w:r>
      <w:r w:rsidRPr="00D2389D">
        <w:t xml:space="preserve"> </w:t>
      </w:r>
      <w:r w:rsidRPr="00D2389D">
        <w:rPr>
          <w:b/>
        </w:rPr>
        <w:t>21</w:t>
      </w:r>
      <w:r w:rsidRPr="00D2389D">
        <w:t xml:space="preserve"> (5)  (2021).</w:t>
      </w:r>
    </w:p>
    <w:p w14:paraId="33600D05" w14:textId="655F0E31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Cecilio-Fernandes, D., Cnossen, F., Coster, J., Jaarsma, A. D. C.</w:t>
      </w:r>
      <w:r>
        <w:t xml:space="preserve">, </w:t>
      </w:r>
      <w:r w:rsidRPr="00D2389D">
        <w:t xml:space="preserve">Tio, R. A. The effects of expert and augmented feedback on learning a complex medical skill. </w:t>
      </w:r>
      <w:r w:rsidRPr="00962A58">
        <w:rPr>
          <w:i/>
          <w:iCs/>
        </w:rPr>
        <w:t>Perceptual and Motor Skills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127</w:t>
      </w:r>
      <w:r w:rsidRPr="00D2389D">
        <w:t xml:space="preserve"> (4), 766</w:t>
      </w:r>
      <w:r>
        <w:t>–</w:t>
      </w:r>
      <w:r w:rsidRPr="00D2389D">
        <w:t>784 (2020).</w:t>
      </w:r>
    </w:p>
    <w:p w14:paraId="06E03DAF" w14:textId="6FE92E36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Asadipour, A., Debattista, K.</w:t>
      </w:r>
      <w:r>
        <w:t xml:space="preserve">, </w:t>
      </w:r>
      <w:r w:rsidRPr="00D2389D">
        <w:t xml:space="preserve">Chalmers, A. Visuohaptic augmented feedback for </w:t>
      </w:r>
      <w:r w:rsidRPr="00D2389D">
        <w:lastRenderedPageBreak/>
        <w:t xml:space="preserve">enhancing motor skills acquisition. </w:t>
      </w:r>
      <w:r w:rsidRPr="00D2389D">
        <w:rPr>
          <w:i/>
        </w:rPr>
        <w:t>The Visual Computer.</w:t>
      </w:r>
      <w:r w:rsidRPr="00D2389D">
        <w:t xml:space="preserve"> </w:t>
      </w:r>
      <w:r w:rsidRPr="00D2389D">
        <w:rPr>
          <w:b/>
        </w:rPr>
        <w:t>33</w:t>
      </w:r>
      <w:r w:rsidRPr="00D2389D">
        <w:t xml:space="preserve"> (4), 401</w:t>
      </w:r>
      <w:r>
        <w:t>–</w:t>
      </w:r>
      <w:r w:rsidRPr="00D2389D">
        <w:t>411 (2017).</w:t>
      </w:r>
    </w:p>
    <w:p w14:paraId="63AB03EA" w14:textId="1E5EAC72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Ozkaya, G.</w:t>
      </w:r>
      <w:r w:rsidRPr="00D2389D">
        <w:rPr>
          <w:i/>
        </w:rPr>
        <w:t xml:space="preserve"> </w:t>
      </w:r>
      <w:r w:rsidRPr="001D5E5A">
        <w:t>et al</w:t>
      </w:r>
      <w:r w:rsidRPr="00D2389D">
        <w:rPr>
          <w:i/>
        </w:rPr>
        <w:t>.</w:t>
      </w:r>
      <w:r w:rsidRPr="00D2389D">
        <w:t xml:space="preserve"> Three-dimensional motion capture data during repetitive overarm throwing practice.</w:t>
      </w:r>
      <w:r w:rsidRPr="00962A58">
        <w:rPr>
          <w:i/>
          <w:iCs/>
        </w:rPr>
        <w:t xml:space="preserve"> Scientific Data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5</w:t>
      </w:r>
      <w:r>
        <w:t xml:space="preserve">, </w:t>
      </w:r>
      <w:r w:rsidRPr="00D2389D">
        <w:t>180272 (2018).</w:t>
      </w:r>
    </w:p>
    <w:p w14:paraId="32C221B1" w14:textId="40E28665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Maidhof, C., Kastner, T.</w:t>
      </w:r>
      <w:r>
        <w:t xml:space="preserve">, </w:t>
      </w:r>
      <w:r w:rsidRPr="00D2389D">
        <w:t xml:space="preserve">Makkonen, T. Combining EEG, MIDI, and motion capture techniques for investigating musical performance. </w:t>
      </w:r>
      <w:r w:rsidRPr="00962A58">
        <w:rPr>
          <w:i/>
          <w:iCs/>
        </w:rPr>
        <w:t>Behavior Research Methods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46</w:t>
      </w:r>
      <w:r w:rsidRPr="00D2389D">
        <w:t xml:space="preserve"> (1), 185</w:t>
      </w:r>
      <w:r>
        <w:t>–</w:t>
      </w:r>
      <w:r w:rsidRPr="00D2389D">
        <w:t>195 (2014).</w:t>
      </w:r>
    </w:p>
    <w:p w14:paraId="5C935C8A" w14:textId="330E81FC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Turner, C., Visentin, P., Oye, D., Rathwell, S.</w:t>
      </w:r>
      <w:r>
        <w:t xml:space="preserve">, </w:t>
      </w:r>
      <w:r w:rsidRPr="00D2389D">
        <w:t xml:space="preserve">Shan, G. Pursuing artful movement science in music performance: single subject motor analysis with two elite pianists. </w:t>
      </w:r>
      <w:r w:rsidRPr="00407326">
        <w:rPr>
          <w:i/>
          <w:iCs/>
        </w:rPr>
        <w:t>Perceptual and Motor Skills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128</w:t>
      </w:r>
      <w:r w:rsidRPr="00D2389D">
        <w:t xml:space="preserve"> (3), 1252</w:t>
      </w:r>
      <w:r>
        <w:t>–</w:t>
      </w:r>
      <w:r w:rsidRPr="00D2389D">
        <w:t>1274 (2021).</w:t>
      </w:r>
    </w:p>
    <w:p w14:paraId="1C5200C9" w14:textId="786C817E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Holden, M. S.</w:t>
      </w:r>
      <w:r w:rsidRPr="00D2389D">
        <w:rPr>
          <w:i/>
        </w:rPr>
        <w:t xml:space="preserve"> </w:t>
      </w:r>
      <w:r w:rsidRPr="001D5E5A">
        <w:t>et al</w:t>
      </w:r>
      <w:r w:rsidRPr="00D2389D">
        <w:rPr>
          <w:i/>
        </w:rPr>
        <w:t>.</w:t>
      </w:r>
      <w:r w:rsidRPr="00D2389D">
        <w:t xml:space="preserve"> Objective assessment of colonoscope manipulation skills in colonoscopy training.</w:t>
      </w:r>
      <w:r w:rsidRPr="00962A58">
        <w:rPr>
          <w:i/>
          <w:iCs/>
        </w:rPr>
        <w:t xml:space="preserve"> International Journal for Computer Assisted Radiology and Surgery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13</w:t>
      </w:r>
      <w:r w:rsidRPr="00D2389D">
        <w:t xml:space="preserve"> (1), 105</w:t>
      </w:r>
      <w:r>
        <w:t>–</w:t>
      </w:r>
      <w:r w:rsidRPr="00D2389D">
        <w:t>114 (2018).</w:t>
      </w:r>
    </w:p>
    <w:p w14:paraId="10F4F304" w14:textId="3C0A0D35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Oquendo, Y. A., Riddle, E. W., Hiller, D., Blinman, T. A.</w:t>
      </w:r>
      <w:r>
        <w:t xml:space="preserve">, </w:t>
      </w:r>
      <w:r w:rsidRPr="00D2389D">
        <w:t xml:space="preserve">Kuchenbecker, K. J. Automatically rating trainee skill at a pediatric laparoscopic suturing task. </w:t>
      </w:r>
      <w:r w:rsidRPr="00D2389D">
        <w:rPr>
          <w:i/>
        </w:rPr>
        <w:t>Surg</w:t>
      </w:r>
      <w:r>
        <w:rPr>
          <w:i/>
        </w:rPr>
        <w:t>ical</w:t>
      </w:r>
      <w:r w:rsidRPr="00D2389D">
        <w:rPr>
          <w:i/>
        </w:rPr>
        <w:t xml:space="preserve"> Endosc</w:t>
      </w:r>
      <w:r>
        <w:rPr>
          <w:i/>
        </w:rPr>
        <w:t>opy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32</w:t>
      </w:r>
      <w:r w:rsidRPr="00D2389D">
        <w:t xml:space="preserve"> (4), 1840</w:t>
      </w:r>
      <w:r>
        <w:t>–</w:t>
      </w:r>
      <w:r w:rsidRPr="00D2389D">
        <w:t>1857 (2018).</w:t>
      </w:r>
    </w:p>
    <w:p w14:paraId="201BABAF" w14:textId="3E16E7D8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Kwak, J. M.</w:t>
      </w:r>
      <w:r w:rsidRPr="00D2389D">
        <w:rPr>
          <w:i/>
        </w:rPr>
        <w:t xml:space="preserve"> </w:t>
      </w:r>
      <w:r w:rsidRPr="001D5E5A">
        <w:t>et al</w:t>
      </w:r>
      <w:r w:rsidRPr="00D2389D">
        <w:rPr>
          <w:i/>
        </w:rPr>
        <w:t>.</w:t>
      </w:r>
      <w:r w:rsidRPr="00D2389D">
        <w:t xml:space="preserve"> Improvement of arthroscopic surgical performance using a new wide-angle arthroscope in the surgical training. </w:t>
      </w:r>
      <w:r w:rsidRPr="00D2389D">
        <w:rPr>
          <w:i/>
        </w:rPr>
        <w:t>PLoS One.</w:t>
      </w:r>
      <w:r w:rsidRPr="00D2389D">
        <w:t xml:space="preserve"> </w:t>
      </w:r>
      <w:r w:rsidRPr="00D2389D">
        <w:rPr>
          <w:b/>
        </w:rPr>
        <w:t>14</w:t>
      </w:r>
      <w:r w:rsidRPr="00D2389D">
        <w:t xml:space="preserve"> (3), e0203578 (2019).</w:t>
      </w:r>
    </w:p>
    <w:p w14:paraId="60961A23" w14:textId="5D92DE28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Zhenzhu, L.</w:t>
      </w:r>
      <w:r w:rsidRPr="00D2389D">
        <w:rPr>
          <w:i/>
        </w:rPr>
        <w:t xml:space="preserve"> </w:t>
      </w:r>
      <w:r w:rsidRPr="001D5E5A">
        <w:t>et al</w:t>
      </w:r>
      <w:r w:rsidRPr="00D2389D">
        <w:rPr>
          <w:i/>
        </w:rPr>
        <w:t>.</w:t>
      </w:r>
      <w:r w:rsidRPr="00D2389D">
        <w:t xml:space="preserve"> Feasibility study of the low-cost motion tracking system for assessing endoscope holding skills. </w:t>
      </w:r>
      <w:r w:rsidRPr="00D2389D">
        <w:rPr>
          <w:i/>
        </w:rPr>
        <w:t>World Neurosurg</w:t>
      </w:r>
      <w:r>
        <w:rPr>
          <w:i/>
        </w:rPr>
        <w:t>ery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140</w:t>
      </w:r>
      <w:r>
        <w:t xml:space="preserve">, </w:t>
      </w:r>
      <w:r w:rsidRPr="00D2389D">
        <w:t>312</w:t>
      </w:r>
      <w:r>
        <w:t>–</w:t>
      </w:r>
      <w:r w:rsidRPr="00D2389D">
        <w:t>319 (2020).</w:t>
      </w:r>
    </w:p>
    <w:p w14:paraId="79758814" w14:textId="58F3702A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Sakakura, Y.</w:t>
      </w:r>
      <w:r w:rsidRPr="00D2389D">
        <w:rPr>
          <w:i/>
        </w:rPr>
        <w:t xml:space="preserve"> </w:t>
      </w:r>
      <w:r w:rsidRPr="001D5E5A">
        <w:t>et al</w:t>
      </w:r>
      <w:r w:rsidRPr="00D2389D">
        <w:rPr>
          <w:i/>
        </w:rPr>
        <w:t>.</w:t>
      </w:r>
      <w:r w:rsidRPr="00D2389D">
        <w:t xml:space="preserve"> Biomechanical profiles of tracheal intubation: a mannequin-based study to make an objective assessment of clinical skills by expert anesthesiologists and novice residents.</w:t>
      </w:r>
      <w:r w:rsidRPr="00962A58">
        <w:rPr>
          <w:i/>
          <w:iCs/>
        </w:rPr>
        <w:t xml:space="preserve"> BMC Medical Education</w:t>
      </w:r>
      <w:r>
        <w:rPr>
          <w:i/>
        </w:rPr>
        <w:t>.</w:t>
      </w:r>
      <w:r w:rsidRPr="00D2389D">
        <w:t xml:space="preserve"> </w:t>
      </w:r>
      <w:r w:rsidRPr="00D2389D">
        <w:rPr>
          <w:b/>
        </w:rPr>
        <w:t>18</w:t>
      </w:r>
      <w:r w:rsidRPr="00D2389D">
        <w:t xml:space="preserve"> (1), 293 (2018).</w:t>
      </w:r>
    </w:p>
    <w:p w14:paraId="2CF25F87" w14:textId="2BA2DD9C" w:rsidR="00D6353C" w:rsidRPr="00D2389D" w:rsidRDefault="00D6353C" w:rsidP="00066F5A">
      <w:pPr>
        <w:pStyle w:val="EndNoteBibliography"/>
        <w:numPr>
          <w:ilvl w:val="0"/>
          <w:numId w:val="33"/>
        </w:numPr>
        <w:ind w:left="0" w:firstLine="0"/>
      </w:pPr>
      <w:r w:rsidRPr="00D2389D">
        <w:t>Hunukumbure, A. D., Smith, S. F.</w:t>
      </w:r>
      <w:r>
        <w:t xml:space="preserve">, </w:t>
      </w:r>
      <w:r w:rsidRPr="00D2389D">
        <w:t xml:space="preserve">Das, S. Holistic feedback approach with video and peer discussion under teacher supervision. </w:t>
      </w:r>
      <w:r w:rsidRPr="00407326">
        <w:rPr>
          <w:i/>
          <w:iCs/>
        </w:rPr>
        <w:t>BMC Medical Education</w:t>
      </w:r>
      <w:r w:rsidRPr="00D2389D">
        <w:rPr>
          <w:i/>
        </w:rPr>
        <w:t>.</w:t>
      </w:r>
      <w:r w:rsidRPr="00D2389D">
        <w:t xml:space="preserve"> </w:t>
      </w:r>
      <w:r w:rsidRPr="00D2389D">
        <w:rPr>
          <w:b/>
        </w:rPr>
        <w:t>17</w:t>
      </w:r>
      <w:r w:rsidRPr="00D2389D">
        <w:t xml:space="preserve"> (1), 179 (2017).</w:t>
      </w:r>
    </w:p>
    <w:p w14:paraId="6B2B1AA9" w14:textId="4C316B1D" w:rsidR="006E4797" w:rsidRPr="008B6A1D" w:rsidRDefault="00D6353C" w:rsidP="00066F5A">
      <w:pPr>
        <w:rPr>
          <w:color w:val="7F7F7F"/>
        </w:rPr>
      </w:pPr>
      <w:r w:rsidRPr="008B6A1D">
        <w:rPr>
          <w:color w:val="7F7F7F"/>
        </w:rPr>
        <w:fldChar w:fldCharType="end"/>
      </w:r>
    </w:p>
    <w:sectPr w:rsidR="006E4797" w:rsidRPr="008B6A1D" w:rsidSect="00A91DDC">
      <w:headerReference w:type="even" r:id="rId9"/>
      <w:headerReference w:type="default" r:id="rId10"/>
      <w:footerReference w:type="even" r:id="rId11"/>
      <w:head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B4E1EC" w14:textId="77777777" w:rsidR="00F1048D" w:rsidRDefault="00F1048D">
      <w:r>
        <w:separator/>
      </w:r>
    </w:p>
  </w:endnote>
  <w:endnote w:type="continuationSeparator" w:id="0">
    <w:p w14:paraId="464276EC" w14:textId="77777777" w:rsidR="00F1048D" w:rsidRDefault="00F104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C13224" w14:textId="77777777" w:rsidR="00F1048D" w:rsidRDefault="00F1048D"/>
  </w:footnote>
  <w:footnote w:type="continuationSeparator" w:id="0">
    <w:p w14:paraId="6D7BFB93" w14:textId="77777777" w:rsidR="00F1048D" w:rsidRDefault="00F1048D">
      <w:r>
        <w:continuationSeparator/>
      </w:r>
    </w:p>
  </w:footnote>
  <w:footnote w:id="1">
    <w:p w14:paraId="0134C099" w14:textId="24836D7A" w:rsidR="00AC54B2" w:rsidRDefault="00AC54B2">
      <w:pPr>
        <w:pStyle w:val="FootnoteText"/>
        <w:rPr>
          <w:lang w:eastAsia="zh-CN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6E4797" w:rsidRDefault="00551D8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9" w:name="_26in1rg" w:colFirst="0" w:colLast="0"/>
    <w:bookmarkEnd w:id="9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6D2D548D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062B3F"/>
    <w:multiLevelType w:val="multilevel"/>
    <w:tmpl w:val="88383C9A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2149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869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589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4309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5029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749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469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7189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909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31540E20"/>
    <w:multiLevelType w:val="hybridMultilevel"/>
    <w:tmpl w:val="2234ABE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5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7" w15:restartNumberingAfterBreak="0">
    <w:nsid w:val="359F59CB"/>
    <w:multiLevelType w:val="multilevel"/>
    <w:tmpl w:val="01E027F2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  <w:b w:val="0"/>
      </w:rPr>
    </w:lvl>
    <w:lvl w:ilvl="1">
      <w:start w:val="4"/>
      <w:numFmt w:val="decimal"/>
      <w:lvlText w:val="%1.%2.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8" w15:restartNumberingAfterBreak="0">
    <w:nsid w:val="36C26A8E"/>
    <w:multiLevelType w:val="multilevel"/>
    <w:tmpl w:val="4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3840406C"/>
    <w:multiLevelType w:val="multilevel"/>
    <w:tmpl w:val="4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37D5D6D"/>
    <w:multiLevelType w:val="hybridMultilevel"/>
    <w:tmpl w:val="667AE078"/>
    <w:lvl w:ilvl="0" w:tplc="81D2D59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48872CC4"/>
    <w:multiLevelType w:val="multilevel"/>
    <w:tmpl w:val="3DA8B9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488F557C"/>
    <w:multiLevelType w:val="hybridMultilevel"/>
    <w:tmpl w:val="9E500E96"/>
    <w:lvl w:ilvl="0" w:tplc="FFFAD882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4B6E6D68"/>
    <w:multiLevelType w:val="hybridMultilevel"/>
    <w:tmpl w:val="FDB8378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8" w15:restartNumberingAfterBreak="0">
    <w:nsid w:val="4BEB31CC"/>
    <w:multiLevelType w:val="multilevel"/>
    <w:tmpl w:val="129674BA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9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0" w15:restartNumberingAfterBreak="0">
    <w:nsid w:val="53663A09"/>
    <w:multiLevelType w:val="multilevel"/>
    <w:tmpl w:val="30745AAA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1" w15:restartNumberingAfterBreak="0">
    <w:nsid w:val="5672259C"/>
    <w:multiLevelType w:val="multilevel"/>
    <w:tmpl w:val="E820AC62"/>
    <w:lvl w:ilvl="0">
      <w:start w:val="2"/>
      <w:numFmt w:val="decimal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1986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56DA436C"/>
    <w:multiLevelType w:val="hybridMultilevel"/>
    <w:tmpl w:val="B1823590"/>
    <w:lvl w:ilvl="0" w:tplc="FFFAD882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0D3492F"/>
    <w:multiLevelType w:val="multilevel"/>
    <w:tmpl w:val="4EFEDA4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489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4" w15:restartNumberingAfterBreak="0">
    <w:nsid w:val="63B90113"/>
    <w:multiLevelType w:val="hybridMultilevel"/>
    <w:tmpl w:val="AEFC752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3D36C0D"/>
    <w:multiLevelType w:val="hybridMultilevel"/>
    <w:tmpl w:val="DD3009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7" w15:restartNumberingAfterBreak="0">
    <w:nsid w:val="6CC33D24"/>
    <w:multiLevelType w:val="multilevel"/>
    <w:tmpl w:val="BD32AC1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9" w15:restartNumberingAfterBreak="0">
    <w:nsid w:val="74D25ECB"/>
    <w:multiLevelType w:val="multilevel"/>
    <w:tmpl w:val="C6147CBE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30" w15:restartNumberingAfterBreak="0">
    <w:nsid w:val="75E34983"/>
    <w:multiLevelType w:val="multilevel"/>
    <w:tmpl w:val="CB68D170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764D3F66"/>
    <w:multiLevelType w:val="hybridMultilevel"/>
    <w:tmpl w:val="51E884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9AD2BE0"/>
    <w:multiLevelType w:val="hybridMultilevel"/>
    <w:tmpl w:val="F168CC70"/>
    <w:lvl w:ilvl="0" w:tplc="FFFAD882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5"/>
  </w:num>
  <w:num w:numId="2">
    <w:abstractNumId w:val="12"/>
  </w:num>
  <w:num w:numId="3">
    <w:abstractNumId w:val="28"/>
  </w:num>
  <w:num w:numId="4">
    <w:abstractNumId w:val="1"/>
  </w:num>
  <w:num w:numId="5">
    <w:abstractNumId w:val="19"/>
  </w:num>
  <w:num w:numId="6">
    <w:abstractNumId w:val="26"/>
  </w:num>
  <w:num w:numId="7">
    <w:abstractNumId w:val="6"/>
  </w:num>
  <w:num w:numId="8">
    <w:abstractNumId w:val="11"/>
  </w:num>
  <w:num w:numId="9">
    <w:abstractNumId w:val="2"/>
  </w:num>
  <w:num w:numId="10">
    <w:abstractNumId w:val="9"/>
  </w:num>
  <w:num w:numId="11">
    <w:abstractNumId w:val="16"/>
  </w:num>
  <w:num w:numId="12">
    <w:abstractNumId w:val="3"/>
  </w:num>
  <w:num w:numId="13">
    <w:abstractNumId w:val="13"/>
  </w:num>
  <w:num w:numId="14">
    <w:abstractNumId w:val="14"/>
  </w:num>
  <w:num w:numId="15">
    <w:abstractNumId w:val="4"/>
  </w:num>
  <w:num w:numId="16">
    <w:abstractNumId w:val="15"/>
  </w:num>
  <w:num w:numId="17">
    <w:abstractNumId w:val="22"/>
  </w:num>
  <w:num w:numId="18">
    <w:abstractNumId w:val="32"/>
  </w:num>
  <w:num w:numId="19">
    <w:abstractNumId w:val="17"/>
  </w:num>
  <w:num w:numId="20">
    <w:abstractNumId w:val="23"/>
  </w:num>
  <w:num w:numId="21">
    <w:abstractNumId w:val="31"/>
  </w:num>
  <w:num w:numId="22">
    <w:abstractNumId w:val="24"/>
  </w:num>
  <w:num w:numId="23">
    <w:abstractNumId w:val="21"/>
  </w:num>
  <w:num w:numId="24">
    <w:abstractNumId w:val="10"/>
  </w:num>
  <w:num w:numId="25">
    <w:abstractNumId w:val="0"/>
  </w:num>
  <w:num w:numId="26">
    <w:abstractNumId w:val="7"/>
  </w:num>
  <w:num w:numId="27">
    <w:abstractNumId w:val="30"/>
  </w:num>
  <w:num w:numId="28">
    <w:abstractNumId w:val="8"/>
  </w:num>
  <w:num w:numId="29">
    <w:abstractNumId w:val="18"/>
  </w:num>
  <w:num w:numId="30">
    <w:abstractNumId w:val="29"/>
  </w:num>
  <w:num w:numId="31">
    <w:abstractNumId w:val="20"/>
  </w:num>
  <w:num w:numId="32">
    <w:abstractNumId w:val="27"/>
  </w:num>
  <w:num w:numId="33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hideSpellingErrors/>
  <w:hideGrammaticalErrors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QzMjUwNjAzMTK3NDdX0lEKTi0uzszPAykwtKgFAIl1ZJ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5xdp05hprdwvezv92vxxa00v0tvtatx202&quot;&gt;motion-R&lt;record-ids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item&gt;35&lt;/item&gt;&lt;item&gt;36&lt;/item&gt;&lt;item&gt;37&lt;/item&gt;&lt;item&gt;38&lt;/item&gt;&lt;item&gt;39&lt;/item&gt;&lt;item&gt;42&lt;/item&gt;&lt;item&gt;44&lt;/item&gt;&lt;item&gt;45&lt;/item&gt;&lt;item&gt;46&lt;/item&gt;&lt;item&gt;47&lt;/item&gt;&lt;item&gt;48&lt;/item&gt;&lt;item&gt;55&lt;/item&gt;&lt;item&gt;56&lt;/item&gt;&lt;/record-ids&gt;&lt;/item&gt;&lt;/Libraries&gt;"/>
  </w:docVars>
  <w:rsids>
    <w:rsidRoot w:val="006E4797"/>
    <w:rsid w:val="00002457"/>
    <w:rsid w:val="000034FA"/>
    <w:rsid w:val="00015C11"/>
    <w:rsid w:val="000208CD"/>
    <w:rsid w:val="00022465"/>
    <w:rsid w:val="00025B18"/>
    <w:rsid w:val="000261B1"/>
    <w:rsid w:val="0002788E"/>
    <w:rsid w:val="00030934"/>
    <w:rsid w:val="00030A0D"/>
    <w:rsid w:val="0003484C"/>
    <w:rsid w:val="00041EFA"/>
    <w:rsid w:val="00043DB0"/>
    <w:rsid w:val="0004558E"/>
    <w:rsid w:val="000455E9"/>
    <w:rsid w:val="00046697"/>
    <w:rsid w:val="0004798A"/>
    <w:rsid w:val="00047AFD"/>
    <w:rsid w:val="00047FD9"/>
    <w:rsid w:val="00051F1A"/>
    <w:rsid w:val="00052DBD"/>
    <w:rsid w:val="00064BDD"/>
    <w:rsid w:val="00064DE8"/>
    <w:rsid w:val="0006547A"/>
    <w:rsid w:val="00066F5A"/>
    <w:rsid w:val="00074A48"/>
    <w:rsid w:val="000750EB"/>
    <w:rsid w:val="000776A4"/>
    <w:rsid w:val="000808D6"/>
    <w:rsid w:val="000830A9"/>
    <w:rsid w:val="000868BA"/>
    <w:rsid w:val="00091987"/>
    <w:rsid w:val="000952D2"/>
    <w:rsid w:val="000956B8"/>
    <w:rsid w:val="000A3CB4"/>
    <w:rsid w:val="000B0058"/>
    <w:rsid w:val="000B2CD9"/>
    <w:rsid w:val="000B40E8"/>
    <w:rsid w:val="000B7F54"/>
    <w:rsid w:val="000C1055"/>
    <w:rsid w:val="000C1B12"/>
    <w:rsid w:val="000C2F6A"/>
    <w:rsid w:val="000C451A"/>
    <w:rsid w:val="000C4B23"/>
    <w:rsid w:val="000C5C85"/>
    <w:rsid w:val="000C667F"/>
    <w:rsid w:val="000C72FF"/>
    <w:rsid w:val="000C790D"/>
    <w:rsid w:val="000C7F69"/>
    <w:rsid w:val="000D2B11"/>
    <w:rsid w:val="000D5297"/>
    <w:rsid w:val="000D55F5"/>
    <w:rsid w:val="000E1BCC"/>
    <w:rsid w:val="000E39C5"/>
    <w:rsid w:val="000E4021"/>
    <w:rsid w:val="000E4D01"/>
    <w:rsid w:val="000E4D37"/>
    <w:rsid w:val="000E5307"/>
    <w:rsid w:val="000F0056"/>
    <w:rsid w:val="000F0C4E"/>
    <w:rsid w:val="000F0E41"/>
    <w:rsid w:val="000F4882"/>
    <w:rsid w:val="000F5FC2"/>
    <w:rsid w:val="000F6184"/>
    <w:rsid w:val="000F635E"/>
    <w:rsid w:val="001017E8"/>
    <w:rsid w:val="001022BA"/>
    <w:rsid w:val="00105F35"/>
    <w:rsid w:val="00107A22"/>
    <w:rsid w:val="00116F99"/>
    <w:rsid w:val="001207F7"/>
    <w:rsid w:val="001209ED"/>
    <w:rsid w:val="00120BD7"/>
    <w:rsid w:val="001210BE"/>
    <w:rsid w:val="00126696"/>
    <w:rsid w:val="00126CB5"/>
    <w:rsid w:val="00130FDA"/>
    <w:rsid w:val="001342FE"/>
    <w:rsid w:val="00137BDD"/>
    <w:rsid w:val="00145E83"/>
    <w:rsid w:val="00152255"/>
    <w:rsid w:val="001560E9"/>
    <w:rsid w:val="001616A0"/>
    <w:rsid w:val="00163458"/>
    <w:rsid w:val="00164C85"/>
    <w:rsid w:val="001656A1"/>
    <w:rsid w:val="0016641D"/>
    <w:rsid w:val="00167365"/>
    <w:rsid w:val="001720C8"/>
    <w:rsid w:val="00172948"/>
    <w:rsid w:val="00174F32"/>
    <w:rsid w:val="0018256F"/>
    <w:rsid w:val="001832AE"/>
    <w:rsid w:val="00184F71"/>
    <w:rsid w:val="00185467"/>
    <w:rsid w:val="00185E7E"/>
    <w:rsid w:val="0018731B"/>
    <w:rsid w:val="00195B17"/>
    <w:rsid w:val="00196418"/>
    <w:rsid w:val="001A048E"/>
    <w:rsid w:val="001A134F"/>
    <w:rsid w:val="001A1455"/>
    <w:rsid w:val="001A28FB"/>
    <w:rsid w:val="001A4CC7"/>
    <w:rsid w:val="001A5B75"/>
    <w:rsid w:val="001A650F"/>
    <w:rsid w:val="001A6830"/>
    <w:rsid w:val="001A6AD4"/>
    <w:rsid w:val="001A6DC0"/>
    <w:rsid w:val="001A773F"/>
    <w:rsid w:val="001A77D5"/>
    <w:rsid w:val="001B0B9F"/>
    <w:rsid w:val="001B1857"/>
    <w:rsid w:val="001B4AEE"/>
    <w:rsid w:val="001C22BC"/>
    <w:rsid w:val="001C5484"/>
    <w:rsid w:val="001D12EE"/>
    <w:rsid w:val="001D2846"/>
    <w:rsid w:val="001D329E"/>
    <w:rsid w:val="001D42CA"/>
    <w:rsid w:val="001D5E5A"/>
    <w:rsid w:val="001D6B6B"/>
    <w:rsid w:val="001D6CC2"/>
    <w:rsid w:val="001D74A4"/>
    <w:rsid w:val="001E0331"/>
    <w:rsid w:val="001E192D"/>
    <w:rsid w:val="001E1EC5"/>
    <w:rsid w:val="001E4CC6"/>
    <w:rsid w:val="001E55BB"/>
    <w:rsid w:val="001E5ED0"/>
    <w:rsid w:val="001F1005"/>
    <w:rsid w:val="001F559F"/>
    <w:rsid w:val="001F6356"/>
    <w:rsid w:val="001F6FD9"/>
    <w:rsid w:val="002045F7"/>
    <w:rsid w:val="00205616"/>
    <w:rsid w:val="00216FA8"/>
    <w:rsid w:val="00223194"/>
    <w:rsid w:val="002236CE"/>
    <w:rsid w:val="002249D0"/>
    <w:rsid w:val="00224E7F"/>
    <w:rsid w:val="00230AA9"/>
    <w:rsid w:val="0024127B"/>
    <w:rsid w:val="0024254A"/>
    <w:rsid w:val="00245347"/>
    <w:rsid w:val="00245D60"/>
    <w:rsid w:val="00245ED9"/>
    <w:rsid w:val="0024648D"/>
    <w:rsid w:val="00254F70"/>
    <w:rsid w:val="002564D9"/>
    <w:rsid w:val="00261AF1"/>
    <w:rsid w:val="002664ED"/>
    <w:rsid w:val="00271955"/>
    <w:rsid w:val="00273306"/>
    <w:rsid w:val="00282A5F"/>
    <w:rsid w:val="00287D48"/>
    <w:rsid w:val="00294426"/>
    <w:rsid w:val="00297155"/>
    <w:rsid w:val="002A5482"/>
    <w:rsid w:val="002A5DD4"/>
    <w:rsid w:val="002B0ACC"/>
    <w:rsid w:val="002B199A"/>
    <w:rsid w:val="002B33F3"/>
    <w:rsid w:val="002B4AB5"/>
    <w:rsid w:val="002C0634"/>
    <w:rsid w:val="002C1BE9"/>
    <w:rsid w:val="002C307C"/>
    <w:rsid w:val="002C63F9"/>
    <w:rsid w:val="002C6580"/>
    <w:rsid w:val="002C6B2C"/>
    <w:rsid w:val="002D0F28"/>
    <w:rsid w:val="002D1E23"/>
    <w:rsid w:val="002D60E4"/>
    <w:rsid w:val="002E2FEA"/>
    <w:rsid w:val="002E31E7"/>
    <w:rsid w:val="002E4F3D"/>
    <w:rsid w:val="002E4F54"/>
    <w:rsid w:val="002E5D22"/>
    <w:rsid w:val="002E6FD0"/>
    <w:rsid w:val="002E7BFB"/>
    <w:rsid w:val="002F1808"/>
    <w:rsid w:val="002F4524"/>
    <w:rsid w:val="002F461E"/>
    <w:rsid w:val="002F5CD3"/>
    <w:rsid w:val="002F7EBE"/>
    <w:rsid w:val="00300250"/>
    <w:rsid w:val="00301AFE"/>
    <w:rsid w:val="003024CD"/>
    <w:rsid w:val="003051A1"/>
    <w:rsid w:val="003058CF"/>
    <w:rsid w:val="00305BB7"/>
    <w:rsid w:val="00305DC4"/>
    <w:rsid w:val="003119FA"/>
    <w:rsid w:val="003159E3"/>
    <w:rsid w:val="00316F19"/>
    <w:rsid w:val="00317D19"/>
    <w:rsid w:val="0032354F"/>
    <w:rsid w:val="00325169"/>
    <w:rsid w:val="00325968"/>
    <w:rsid w:val="00325969"/>
    <w:rsid w:val="003278A8"/>
    <w:rsid w:val="00332F68"/>
    <w:rsid w:val="00335F1D"/>
    <w:rsid w:val="00336501"/>
    <w:rsid w:val="00340702"/>
    <w:rsid w:val="00341548"/>
    <w:rsid w:val="00342F72"/>
    <w:rsid w:val="003469F6"/>
    <w:rsid w:val="00350907"/>
    <w:rsid w:val="00350B5E"/>
    <w:rsid w:val="00351087"/>
    <w:rsid w:val="00352922"/>
    <w:rsid w:val="003557C5"/>
    <w:rsid w:val="0036159A"/>
    <w:rsid w:val="00363347"/>
    <w:rsid w:val="003648B2"/>
    <w:rsid w:val="003656EC"/>
    <w:rsid w:val="0036599D"/>
    <w:rsid w:val="00372CA8"/>
    <w:rsid w:val="00372DE8"/>
    <w:rsid w:val="00373E40"/>
    <w:rsid w:val="003745B3"/>
    <w:rsid w:val="00374B3B"/>
    <w:rsid w:val="00375BE9"/>
    <w:rsid w:val="00376DEE"/>
    <w:rsid w:val="0038402F"/>
    <w:rsid w:val="00385140"/>
    <w:rsid w:val="003864B6"/>
    <w:rsid w:val="00391F7D"/>
    <w:rsid w:val="00393921"/>
    <w:rsid w:val="00397C32"/>
    <w:rsid w:val="003A009B"/>
    <w:rsid w:val="003A3645"/>
    <w:rsid w:val="003A6F01"/>
    <w:rsid w:val="003A7851"/>
    <w:rsid w:val="003A7BAF"/>
    <w:rsid w:val="003B1CD6"/>
    <w:rsid w:val="003B301A"/>
    <w:rsid w:val="003B468A"/>
    <w:rsid w:val="003B712E"/>
    <w:rsid w:val="003C2060"/>
    <w:rsid w:val="003C2E06"/>
    <w:rsid w:val="003C3697"/>
    <w:rsid w:val="003C5443"/>
    <w:rsid w:val="003D069E"/>
    <w:rsid w:val="003D2708"/>
    <w:rsid w:val="003D4563"/>
    <w:rsid w:val="003D4B75"/>
    <w:rsid w:val="003D7394"/>
    <w:rsid w:val="003E3CF2"/>
    <w:rsid w:val="003E7621"/>
    <w:rsid w:val="003F15B1"/>
    <w:rsid w:val="003F3240"/>
    <w:rsid w:val="003F4AF1"/>
    <w:rsid w:val="00402046"/>
    <w:rsid w:val="00404BA3"/>
    <w:rsid w:val="0040731B"/>
    <w:rsid w:val="004108D9"/>
    <w:rsid w:val="004113F2"/>
    <w:rsid w:val="00411883"/>
    <w:rsid w:val="004167E4"/>
    <w:rsid w:val="00420DE6"/>
    <w:rsid w:val="004218CB"/>
    <w:rsid w:val="00426860"/>
    <w:rsid w:val="00426B5C"/>
    <w:rsid w:val="004319DA"/>
    <w:rsid w:val="00432197"/>
    <w:rsid w:val="00432C49"/>
    <w:rsid w:val="00435C93"/>
    <w:rsid w:val="00435E4E"/>
    <w:rsid w:val="00436555"/>
    <w:rsid w:val="0044153C"/>
    <w:rsid w:val="00441A87"/>
    <w:rsid w:val="00446048"/>
    <w:rsid w:val="0044670A"/>
    <w:rsid w:val="00446A64"/>
    <w:rsid w:val="004515E8"/>
    <w:rsid w:val="00452AB2"/>
    <w:rsid w:val="00457EC5"/>
    <w:rsid w:val="00460490"/>
    <w:rsid w:val="00461307"/>
    <w:rsid w:val="00465966"/>
    <w:rsid w:val="00466FAD"/>
    <w:rsid w:val="00470D2D"/>
    <w:rsid w:val="0047700C"/>
    <w:rsid w:val="00477344"/>
    <w:rsid w:val="0047735C"/>
    <w:rsid w:val="00482AE7"/>
    <w:rsid w:val="00484560"/>
    <w:rsid w:val="004858E0"/>
    <w:rsid w:val="0049124C"/>
    <w:rsid w:val="00492E34"/>
    <w:rsid w:val="00493151"/>
    <w:rsid w:val="00494ED9"/>
    <w:rsid w:val="004A0ABA"/>
    <w:rsid w:val="004A0BD5"/>
    <w:rsid w:val="004A5337"/>
    <w:rsid w:val="004A7CD9"/>
    <w:rsid w:val="004B4053"/>
    <w:rsid w:val="004B4BEC"/>
    <w:rsid w:val="004B729B"/>
    <w:rsid w:val="004B7444"/>
    <w:rsid w:val="004C1AEA"/>
    <w:rsid w:val="004C1D34"/>
    <w:rsid w:val="004C3EED"/>
    <w:rsid w:val="004C4D95"/>
    <w:rsid w:val="004D02A4"/>
    <w:rsid w:val="004D4A14"/>
    <w:rsid w:val="004E32BF"/>
    <w:rsid w:val="004E3BD9"/>
    <w:rsid w:val="004E4B5D"/>
    <w:rsid w:val="004E6FAC"/>
    <w:rsid w:val="004E700E"/>
    <w:rsid w:val="004F2986"/>
    <w:rsid w:val="004F38FC"/>
    <w:rsid w:val="004F3EFF"/>
    <w:rsid w:val="004F4816"/>
    <w:rsid w:val="004F69C6"/>
    <w:rsid w:val="00503A88"/>
    <w:rsid w:val="00510509"/>
    <w:rsid w:val="00513A8F"/>
    <w:rsid w:val="0052391E"/>
    <w:rsid w:val="00523FF5"/>
    <w:rsid w:val="005276E8"/>
    <w:rsid w:val="00527723"/>
    <w:rsid w:val="005307EB"/>
    <w:rsid w:val="00532D11"/>
    <w:rsid w:val="00533845"/>
    <w:rsid w:val="00535F74"/>
    <w:rsid w:val="005367A4"/>
    <w:rsid w:val="005403F2"/>
    <w:rsid w:val="00540CCC"/>
    <w:rsid w:val="005439B3"/>
    <w:rsid w:val="00543B07"/>
    <w:rsid w:val="00543FCE"/>
    <w:rsid w:val="0054408C"/>
    <w:rsid w:val="00546241"/>
    <w:rsid w:val="00547B6B"/>
    <w:rsid w:val="00551D3F"/>
    <w:rsid w:val="00551D82"/>
    <w:rsid w:val="00552D7C"/>
    <w:rsid w:val="00557189"/>
    <w:rsid w:val="00557E27"/>
    <w:rsid w:val="00561B46"/>
    <w:rsid w:val="00562030"/>
    <w:rsid w:val="005632C1"/>
    <w:rsid w:val="00563EDC"/>
    <w:rsid w:val="00564E21"/>
    <w:rsid w:val="00565653"/>
    <w:rsid w:val="005720DA"/>
    <w:rsid w:val="00575803"/>
    <w:rsid w:val="00582F0F"/>
    <w:rsid w:val="00585140"/>
    <w:rsid w:val="00585E18"/>
    <w:rsid w:val="005920CE"/>
    <w:rsid w:val="0059214D"/>
    <w:rsid w:val="005925DC"/>
    <w:rsid w:val="005A0FBD"/>
    <w:rsid w:val="005B3334"/>
    <w:rsid w:val="005B42AD"/>
    <w:rsid w:val="005C2C4D"/>
    <w:rsid w:val="005C4171"/>
    <w:rsid w:val="005D75AA"/>
    <w:rsid w:val="005E1400"/>
    <w:rsid w:val="005E1587"/>
    <w:rsid w:val="005E4410"/>
    <w:rsid w:val="005F079D"/>
    <w:rsid w:val="005F0CA0"/>
    <w:rsid w:val="005F6ECE"/>
    <w:rsid w:val="00601029"/>
    <w:rsid w:val="00601768"/>
    <w:rsid w:val="00602AEF"/>
    <w:rsid w:val="006041C6"/>
    <w:rsid w:val="00606295"/>
    <w:rsid w:val="00606C62"/>
    <w:rsid w:val="0061032B"/>
    <w:rsid w:val="006108BF"/>
    <w:rsid w:val="00617C26"/>
    <w:rsid w:val="00622578"/>
    <w:rsid w:val="00624732"/>
    <w:rsid w:val="00633253"/>
    <w:rsid w:val="00633ABF"/>
    <w:rsid w:val="0063463A"/>
    <w:rsid w:val="00634798"/>
    <w:rsid w:val="00634F4D"/>
    <w:rsid w:val="00637B5C"/>
    <w:rsid w:val="00642DB3"/>
    <w:rsid w:val="00645AE4"/>
    <w:rsid w:val="006507B4"/>
    <w:rsid w:val="00650FCD"/>
    <w:rsid w:val="00651E0E"/>
    <w:rsid w:val="0065235B"/>
    <w:rsid w:val="0065435C"/>
    <w:rsid w:val="006628FC"/>
    <w:rsid w:val="00670B53"/>
    <w:rsid w:val="00670CD3"/>
    <w:rsid w:val="0067361A"/>
    <w:rsid w:val="006737A2"/>
    <w:rsid w:val="00674786"/>
    <w:rsid w:val="006772BE"/>
    <w:rsid w:val="006800ED"/>
    <w:rsid w:val="0068652F"/>
    <w:rsid w:val="00693829"/>
    <w:rsid w:val="00695028"/>
    <w:rsid w:val="00695042"/>
    <w:rsid w:val="006A0FC9"/>
    <w:rsid w:val="006A148A"/>
    <w:rsid w:val="006A3526"/>
    <w:rsid w:val="006A3B89"/>
    <w:rsid w:val="006A488E"/>
    <w:rsid w:val="006A747D"/>
    <w:rsid w:val="006B137F"/>
    <w:rsid w:val="006B29EF"/>
    <w:rsid w:val="006B5F7E"/>
    <w:rsid w:val="006B7BDB"/>
    <w:rsid w:val="006D0CC9"/>
    <w:rsid w:val="006D4664"/>
    <w:rsid w:val="006D5EC5"/>
    <w:rsid w:val="006D7F1E"/>
    <w:rsid w:val="006E0D03"/>
    <w:rsid w:val="006E1290"/>
    <w:rsid w:val="006E2AFB"/>
    <w:rsid w:val="006E4797"/>
    <w:rsid w:val="006E6E9E"/>
    <w:rsid w:val="006E7AE7"/>
    <w:rsid w:val="006F6B4D"/>
    <w:rsid w:val="00700C7E"/>
    <w:rsid w:val="0070444F"/>
    <w:rsid w:val="00704C37"/>
    <w:rsid w:val="00705EFE"/>
    <w:rsid w:val="00706FA8"/>
    <w:rsid w:val="007076B2"/>
    <w:rsid w:val="007120D4"/>
    <w:rsid w:val="00713940"/>
    <w:rsid w:val="007169D7"/>
    <w:rsid w:val="007177D2"/>
    <w:rsid w:val="007217D4"/>
    <w:rsid w:val="00725671"/>
    <w:rsid w:val="007258D3"/>
    <w:rsid w:val="0072638B"/>
    <w:rsid w:val="007277B3"/>
    <w:rsid w:val="00730ED8"/>
    <w:rsid w:val="00732AEA"/>
    <w:rsid w:val="007331FC"/>
    <w:rsid w:val="00735336"/>
    <w:rsid w:val="0073663C"/>
    <w:rsid w:val="007367D6"/>
    <w:rsid w:val="00736FCC"/>
    <w:rsid w:val="00742BD4"/>
    <w:rsid w:val="00743CCF"/>
    <w:rsid w:val="00744BC5"/>
    <w:rsid w:val="00745959"/>
    <w:rsid w:val="00746473"/>
    <w:rsid w:val="00750A85"/>
    <w:rsid w:val="007535CB"/>
    <w:rsid w:val="00753CA5"/>
    <w:rsid w:val="0075401E"/>
    <w:rsid w:val="00754A29"/>
    <w:rsid w:val="007559DA"/>
    <w:rsid w:val="00760686"/>
    <w:rsid w:val="00760E83"/>
    <w:rsid w:val="00763B39"/>
    <w:rsid w:val="00767768"/>
    <w:rsid w:val="00772297"/>
    <w:rsid w:val="007729B3"/>
    <w:rsid w:val="0077342F"/>
    <w:rsid w:val="007818E3"/>
    <w:rsid w:val="007822D5"/>
    <w:rsid w:val="00792203"/>
    <w:rsid w:val="00792786"/>
    <w:rsid w:val="007A0E33"/>
    <w:rsid w:val="007A0E62"/>
    <w:rsid w:val="007A132A"/>
    <w:rsid w:val="007A3355"/>
    <w:rsid w:val="007A701E"/>
    <w:rsid w:val="007B03EE"/>
    <w:rsid w:val="007B39C9"/>
    <w:rsid w:val="007B45E0"/>
    <w:rsid w:val="007C1BE6"/>
    <w:rsid w:val="007C2663"/>
    <w:rsid w:val="007C65EF"/>
    <w:rsid w:val="007D19BC"/>
    <w:rsid w:val="007D295A"/>
    <w:rsid w:val="007D2AB3"/>
    <w:rsid w:val="007E6E4F"/>
    <w:rsid w:val="007E714F"/>
    <w:rsid w:val="007F0077"/>
    <w:rsid w:val="007F0964"/>
    <w:rsid w:val="007F116A"/>
    <w:rsid w:val="007F1ED4"/>
    <w:rsid w:val="007F22FE"/>
    <w:rsid w:val="007F4C2F"/>
    <w:rsid w:val="007F6365"/>
    <w:rsid w:val="00800851"/>
    <w:rsid w:val="0080106F"/>
    <w:rsid w:val="00801A64"/>
    <w:rsid w:val="00802272"/>
    <w:rsid w:val="00803CCE"/>
    <w:rsid w:val="00804B4F"/>
    <w:rsid w:val="00812F1C"/>
    <w:rsid w:val="00812F84"/>
    <w:rsid w:val="008174E7"/>
    <w:rsid w:val="00822A3A"/>
    <w:rsid w:val="00822BDF"/>
    <w:rsid w:val="008247BD"/>
    <w:rsid w:val="00824F7B"/>
    <w:rsid w:val="008339AC"/>
    <w:rsid w:val="00842610"/>
    <w:rsid w:val="00843F15"/>
    <w:rsid w:val="008475AB"/>
    <w:rsid w:val="0085067B"/>
    <w:rsid w:val="008552E5"/>
    <w:rsid w:val="00856C1A"/>
    <w:rsid w:val="0087145B"/>
    <w:rsid w:val="00872612"/>
    <w:rsid w:val="00881107"/>
    <w:rsid w:val="00883669"/>
    <w:rsid w:val="00883B49"/>
    <w:rsid w:val="00887D99"/>
    <w:rsid w:val="00892EA8"/>
    <w:rsid w:val="00892EEA"/>
    <w:rsid w:val="0089491B"/>
    <w:rsid w:val="00894C96"/>
    <w:rsid w:val="00896A76"/>
    <w:rsid w:val="00897659"/>
    <w:rsid w:val="008A1A38"/>
    <w:rsid w:val="008A2B0A"/>
    <w:rsid w:val="008A3013"/>
    <w:rsid w:val="008A3C0E"/>
    <w:rsid w:val="008A7737"/>
    <w:rsid w:val="008B08D6"/>
    <w:rsid w:val="008B49E4"/>
    <w:rsid w:val="008B4DE0"/>
    <w:rsid w:val="008B56AA"/>
    <w:rsid w:val="008B61CE"/>
    <w:rsid w:val="008B6A1D"/>
    <w:rsid w:val="008C79B4"/>
    <w:rsid w:val="008C7D26"/>
    <w:rsid w:val="008D0DBA"/>
    <w:rsid w:val="008D111A"/>
    <w:rsid w:val="008D1BB6"/>
    <w:rsid w:val="008D3B03"/>
    <w:rsid w:val="008D5CC7"/>
    <w:rsid w:val="008E2666"/>
    <w:rsid w:val="008E352C"/>
    <w:rsid w:val="008E673E"/>
    <w:rsid w:val="008E68DF"/>
    <w:rsid w:val="008E7145"/>
    <w:rsid w:val="008F2B47"/>
    <w:rsid w:val="00900C59"/>
    <w:rsid w:val="00900CB3"/>
    <w:rsid w:val="0090148D"/>
    <w:rsid w:val="00901FE7"/>
    <w:rsid w:val="00903735"/>
    <w:rsid w:val="00907928"/>
    <w:rsid w:val="00914941"/>
    <w:rsid w:val="009177DA"/>
    <w:rsid w:val="00920AA6"/>
    <w:rsid w:val="0092131A"/>
    <w:rsid w:val="00921F26"/>
    <w:rsid w:val="00922172"/>
    <w:rsid w:val="00923102"/>
    <w:rsid w:val="009242F5"/>
    <w:rsid w:val="00927C04"/>
    <w:rsid w:val="0093373E"/>
    <w:rsid w:val="00934219"/>
    <w:rsid w:val="00937587"/>
    <w:rsid w:val="009377B5"/>
    <w:rsid w:val="00940754"/>
    <w:rsid w:val="009414FA"/>
    <w:rsid w:val="00943547"/>
    <w:rsid w:val="0094414E"/>
    <w:rsid w:val="00944ACB"/>
    <w:rsid w:val="0094657A"/>
    <w:rsid w:val="009540F9"/>
    <w:rsid w:val="009562CE"/>
    <w:rsid w:val="00956590"/>
    <w:rsid w:val="0095737E"/>
    <w:rsid w:val="00962A58"/>
    <w:rsid w:val="00965A7B"/>
    <w:rsid w:val="009663B4"/>
    <w:rsid w:val="00966EF6"/>
    <w:rsid w:val="0097049E"/>
    <w:rsid w:val="00971B80"/>
    <w:rsid w:val="00972881"/>
    <w:rsid w:val="00976E25"/>
    <w:rsid w:val="0097755A"/>
    <w:rsid w:val="00977564"/>
    <w:rsid w:val="00977B66"/>
    <w:rsid w:val="0098390B"/>
    <w:rsid w:val="00983EAC"/>
    <w:rsid w:val="00987CF8"/>
    <w:rsid w:val="00990AAD"/>
    <w:rsid w:val="0099302D"/>
    <w:rsid w:val="0099398A"/>
    <w:rsid w:val="00994280"/>
    <w:rsid w:val="0099517A"/>
    <w:rsid w:val="009A2338"/>
    <w:rsid w:val="009A2482"/>
    <w:rsid w:val="009A4C57"/>
    <w:rsid w:val="009A4F74"/>
    <w:rsid w:val="009A70E0"/>
    <w:rsid w:val="009B3FD1"/>
    <w:rsid w:val="009B45E7"/>
    <w:rsid w:val="009B65EF"/>
    <w:rsid w:val="009B7DA8"/>
    <w:rsid w:val="009C0AA0"/>
    <w:rsid w:val="009D6DFD"/>
    <w:rsid w:val="009D7287"/>
    <w:rsid w:val="009F355C"/>
    <w:rsid w:val="009F36DD"/>
    <w:rsid w:val="009F3A1E"/>
    <w:rsid w:val="009F572F"/>
    <w:rsid w:val="009F6D1A"/>
    <w:rsid w:val="009F79E7"/>
    <w:rsid w:val="00A03223"/>
    <w:rsid w:val="00A10646"/>
    <w:rsid w:val="00A10EA2"/>
    <w:rsid w:val="00A12831"/>
    <w:rsid w:val="00A13F58"/>
    <w:rsid w:val="00A151EC"/>
    <w:rsid w:val="00A1756A"/>
    <w:rsid w:val="00A206EE"/>
    <w:rsid w:val="00A215FB"/>
    <w:rsid w:val="00A26A1F"/>
    <w:rsid w:val="00A27558"/>
    <w:rsid w:val="00A33A4F"/>
    <w:rsid w:val="00A36731"/>
    <w:rsid w:val="00A36B77"/>
    <w:rsid w:val="00A37051"/>
    <w:rsid w:val="00A45614"/>
    <w:rsid w:val="00A4573A"/>
    <w:rsid w:val="00A46A1E"/>
    <w:rsid w:val="00A51A61"/>
    <w:rsid w:val="00A552CB"/>
    <w:rsid w:val="00A56AF9"/>
    <w:rsid w:val="00A57764"/>
    <w:rsid w:val="00A63B91"/>
    <w:rsid w:val="00A63F7F"/>
    <w:rsid w:val="00A649D0"/>
    <w:rsid w:val="00A66DC6"/>
    <w:rsid w:val="00A66F51"/>
    <w:rsid w:val="00A671CB"/>
    <w:rsid w:val="00A701B1"/>
    <w:rsid w:val="00A738EF"/>
    <w:rsid w:val="00A74E3C"/>
    <w:rsid w:val="00A757DA"/>
    <w:rsid w:val="00A77A7E"/>
    <w:rsid w:val="00A81CE9"/>
    <w:rsid w:val="00A8504D"/>
    <w:rsid w:val="00A85D82"/>
    <w:rsid w:val="00A86241"/>
    <w:rsid w:val="00A867F4"/>
    <w:rsid w:val="00A91DDC"/>
    <w:rsid w:val="00A954A1"/>
    <w:rsid w:val="00A95578"/>
    <w:rsid w:val="00A9689A"/>
    <w:rsid w:val="00A97361"/>
    <w:rsid w:val="00AA1ABD"/>
    <w:rsid w:val="00AB2C56"/>
    <w:rsid w:val="00AB3692"/>
    <w:rsid w:val="00AB36AC"/>
    <w:rsid w:val="00AC0B88"/>
    <w:rsid w:val="00AC54B2"/>
    <w:rsid w:val="00AC63A4"/>
    <w:rsid w:val="00AC647E"/>
    <w:rsid w:val="00AD025A"/>
    <w:rsid w:val="00AD1471"/>
    <w:rsid w:val="00AD2A6C"/>
    <w:rsid w:val="00AD38E7"/>
    <w:rsid w:val="00AE78F8"/>
    <w:rsid w:val="00AE79D1"/>
    <w:rsid w:val="00AF2EBD"/>
    <w:rsid w:val="00AF4832"/>
    <w:rsid w:val="00AF5EAE"/>
    <w:rsid w:val="00B01D6B"/>
    <w:rsid w:val="00B0328D"/>
    <w:rsid w:val="00B0332E"/>
    <w:rsid w:val="00B07919"/>
    <w:rsid w:val="00B11235"/>
    <w:rsid w:val="00B13F37"/>
    <w:rsid w:val="00B21979"/>
    <w:rsid w:val="00B24486"/>
    <w:rsid w:val="00B2591F"/>
    <w:rsid w:val="00B25A94"/>
    <w:rsid w:val="00B26F70"/>
    <w:rsid w:val="00B36DBC"/>
    <w:rsid w:val="00B41464"/>
    <w:rsid w:val="00B44ED2"/>
    <w:rsid w:val="00B456F5"/>
    <w:rsid w:val="00B51108"/>
    <w:rsid w:val="00B51241"/>
    <w:rsid w:val="00B5258D"/>
    <w:rsid w:val="00B5394D"/>
    <w:rsid w:val="00B540D0"/>
    <w:rsid w:val="00B5482C"/>
    <w:rsid w:val="00B56FE5"/>
    <w:rsid w:val="00B573CE"/>
    <w:rsid w:val="00B61106"/>
    <w:rsid w:val="00B61DD4"/>
    <w:rsid w:val="00B6360B"/>
    <w:rsid w:val="00B63EA0"/>
    <w:rsid w:val="00B705E3"/>
    <w:rsid w:val="00B73981"/>
    <w:rsid w:val="00B73EB5"/>
    <w:rsid w:val="00B77AB3"/>
    <w:rsid w:val="00B81BAA"/>
    <w:rsid w:val="00B82226"/>
    <w:rsid w:val="00B82E4C"/>
    <w:rsid w:val="00B83B58"/>
    <w:rsid w:val="00B84345"/>
    <w:rsid w:val="00B948FB"/>
    <w:rsid w:val="00B94EEC"/>
    <w:rsid w:val="00B95263"/>
    <w:rsid w:val="00B95346"/>
    <w:rsid w:val="00B95A80"/>
    <w:rsid w:val="00B97BCD"/>
    <w:rsid w:val="00BA22A5"/>
    <w:rsid w:val="00BA27A3"/>
    <w:rsid w:val="00BA4AEC"/>
    <w:rsid w:val="00BA5465"/>
    <w:rsid w:val="00BB0C82"/>
    <w:rsid w:val="00BB3BE6"/>
    <w:rsid w:val="00BB41ED"/>
    <w:rsid w:val="00BB5164"/>
    <w:rsid w:val="00BC1F9F"/>
    <w:rsid w:val="00BC24B6"/>
    <w:rsid w:val="00BC3921"/>
    <w:rsid w:val="00BC51C5"/>
    <w:rsid w:val="00BC5845"/>
    <w:rsid w:val="00BC5C6D"/>
    <w:rsid w:val="00BC6E0A"/>
    <w:rsid w:val="00BD1EED"/>
    <w:rsid w:val="00BD37E8"/>
    <w:rsid w:val="00BD6190"/>
    <w:rsid w:val="00BD61C4"/>
    <w:rsid w:val="00BD6730"/>
    <w:rsid w:val="00BE22A2"/>
    <w:rsid w:val="00BE4602"/>
    <w:rsid w:val="00BE5CDE"/>
    <w:rsid w:val="00BF6F42"/>
    <w:rsid w:val="00BF7749"/>
    <w:rsid w:val="00C06AF1"/>
    <w:rsid w:val="00C07361"/>
    <w:rsid w:val="00C10DCB"/>
    <w:rsid w:val="00C11030"/>
    <w:rsid w:val="00C253C8"/>
    <w:rsid w:val="00C27B05"/>
    <w:rsid w:val="00C320D2"/>
    <w:rsid w:val="00C34069"/>
    <w:rsid w:val="00C34A95"/>
    <w:rsid w:val="00C35BCB"/>
    <w:rsid w:val="00C449A1"/>
    <w:rsid w:val="00C4537A"/>
    <w:rsid w:val="00C47A7E"/>
    <w:rsid w:val="00C52DE2"/>
    <w:rsid w:val="00C53BD4"/>
    <w:rsid w:val="00C607B4"/>
    <w:rsid w:val="00C60EBF"/>
    <w:rsid w:val="00C62D06"/>
    <w:rsid w:val="00C649F9"/>
    <w:rsid w:val="00C6539D"/>
    <w:rsid w:val="00C70D3A"/>
    <w:rsid w:val="00C7149E"/>
    <w:rsid w:val="00C76281"/>
    <w:rsid w:val="00C7685A"/>
    <w:rsid w:val="00C803E9"/>
    <w:rsid w:val="00C8279C"/>
    <w:rsid w:val="00C82A79"/>
    <w:rsid w:val="00C93121"/>
    <w:rsid w:val="00C97D1C"/>
    <w:rsid w:val="00CA3B40"/>
    <w:rsid w:val="00CA5012"/>
    <w:rsid w:val="00CA5030"/>
    <w:rsid w:val="00CA5C96"/>
    <w:rsid w:val="00CA6C5A"/>
    <w:rsid w:val="00CA6FB2"/>
    <w:rsid w:val="00CA7697"/>
    <w:rsid w:val="00CB0708"/>
    <w:rsid w:val="00CB095B"/>
    <w:rsid w:val="00CB09ED"/>
    <w:rsid w:val="00CB6BCE"/>
    <w:rsid w:val="00CC03D4"/>
    <w:rsid w:val="00CC4530"/>
    <w:rsid w:val="00CC47BD"/>
    <w:rsid w:val="00CC5813"/>
    <w:rsid w:val="00CC7D9A"/>
    <w:rsid w:val="00CD5477"/>
    <w:rsid w:val="00CD5BB6"/>
    <w:rsid w:val="00CD6748"/>
    <w:rsid w:val="00CE18DC"/>
    <w:rsid w:val="00CE42E1"/>
    <w:rsid w:val="00CF085E"/>
    <w:rsid w:val="00CF4132"/>
    <w:rsid w:val="00CF4E93"/>
    <w:rsid w:val="00CF52B2"/>
    <w:rsid w:val="00CF7036"/>
    <w:rsid w:val="00CF7575"/>
    <w:rsid w:val="00D02DC7"/>
    <w:rsid w:val="00D1089D"/>
    <w:rsid w:val="00D1243D"/>
    <w:rsid w:val="00D12721"/>
    <w:rsid w:val="00D1308C"/>
    <w:rsid w:val="00D14CC2"/>
    <w:rsid w:val="00D179A4"/>
    <w:rsid w:val="00D17A43"/>
    <w:rsid w:val="00D17DDB"/>
    <w:rsid w:val="00D2389D"/>
    <w:rsid w:val="00D27F04"/>
    <w:rsid w:val="00D30548"/>
    <w:rsid w:val="00D33FEA"/>
    <w:rsid w:val="00D34869"/>
    <w:rsid w:val="00D34FEE"/>
    <w:rsid w:val="00D3608E"/>
    <w:rsid w:val="00D36D95"/>
    <w:rsid w:val="00D3751C"/>
    <w:rsid w:val="00D406AB"/>
    <w:rsid w:val="00D418F6"/>
    <w:rsid w:val="00D41EF6"/>
    <w:rsid w:val="00D43FD7"/>
    <w:rsid w:val="00D4567A"/>
    <w:rsid w:val="00D46A11"/>
    <w:rsid w:val="00D5025B"/>
    <w:rsid w:val="00D5311F"/>
    <w:rsid w:val="00D5470F"/>
    <w:rsid w:val="00D5538E"/>
    <w:rsid w:val="00D55BA5"/>
    <w:rsid w:val="00D6353C"/>
    <w:rsid w:val="00D63943"/>
    <w:rsid w:val="00D63AF9"/>
    <w:rsid w:val="00D6468C"/>
    <w:rsid w:val="00D6774B"/>
    <w:rsid w:val="00D72F66"/>
    <w:rsid w:val="00D735CC"/>
    <w:rsid w:val="00D74FEF"/>
    <w:rsid w:val="00D77F54"/>
    <w:rsid w:val="00D80A9D"/>
    <w:rsid w:val="00D822C3"/>
    <w:rsid w:val="00D83067"/>
    <w:rsid w:val="00D83BE3"/>
    <w:rsid w:val="00D84E53"/>
    <w:rsid w:val="00D869B0"/>
    <w:rsid w:val="00D90084"/>
    <w:rsid w:val="00D91300"/>
    <w:rsid w:val="00D93356"/>
    <w:rsid w:val="00D938C3"/>
    <w:rsid w:val="00D9482C"/>
    <w:rsid w:val="00DA458C"/>
    <w:rsid w:val="00DB2A6B"/>
    <w:rsid w:val="00DB4A61"/>
    <w:rsid w:val="00DC0F43"/>
    <w:rsid w:val="00DC3BD0"/>
    <w:rsid w:val="00DC4B1D"/>
    <w:rsid w:val="00DD0E14"/>
    <w:rsid w:val="00DD2483"/>
    <w:rsid w:val="00DD33A5"/>
    <w:rsid w:val="00DD75CB"/>
    <w:rsid w:val="00DE0853"/>
    <w:rsid w:val="00DE4231"/>
    <w:rsid w:val="00DE4DB3"/>
    <w:rsid w:val="00DE4EDF"/>
    <w:rsid w:val="00DE5FD0"/>
    <w:rsid w:val="00DE77F5"/>
    <w:rsid w:val="00DF1856"/>
    <w:rsid w:val="00DF552D"/>
    <w:rsid w:val="00DF7867"/>
    <w:rsid w:val="00DF7F59"/>
    <w:rsid w:val="00E00662"/>
    <w:rsid w:val="00E03BF7"/>
    <w:rsid w:val="00E05B7D"/>
    <w:rsid w:val="00E11086"/>
    <w:rsid w:val="00E113F2"/>
    <w:rsid w:val="00E11BA2"/>
    <w:rsid w:val="00E1339F"/>
    <w:rsid w:val="00E152C4"/>
    <w:rsid w:val="00E21D2F"/>
    <w:rsid w:val="00E22864"/>
    <w:rsid w:val="00E235B2"/>
    <w:rsid w:val="00E303AD"/>
    <w:rsid w:val="00E30A32"/>
    <w:rsid w:val="00E3659B"/>
    <w:rsid w:val="00E36F51"/>
    <w:rsid w:val="00E40B9E"/>
    <w:rsid w:val="00E460C3"/>
    <w:rsid w:val="00E47896"/>
    <w:rsid w:val="00E47A5E"/>
    <w:rsid w:val="00E52C87"/>
    <w:rsid w:val="00E56586"/>
    <w:rsid w:val="00E612F9"/>
    <w:rsid w:val="00E62C54"/>
    <w:rsid w:val="00E634EA"/>
    <w:rsid w:val="00E63D2E"/>
    <w:rsid w:val="00E64251"/>
    <w:rsid w:val="00E67734"/>
    <w:rsid w:val="00E713A4"/>
    <w:rsid w:val="00E72D63"/>
    <w:rsid w:val="00E738B3"/>
    <w:rsid w:val="00E815BE"/>
    <w:rsid w:val="00E81972"/>
    <w:rsid w:val="00E84F9E"/>
    <w:rsid w:val="00E86454"/>
    <w:rsid w:val="00E91297"/>
    <w:rsid w:val="00E913F2"/>
    <w:rsid w:val="00E9224A"/>
    <w:rsid w:val="00E92668"/>
    <w:rsid w:val="00E94BCB"/>
    <w:rsid w:val="00E94EB5"/>
    <w:rsid w:val="00E959BF"/>
    <w:rsid w:val="00E976D4"/>
    <w:rsid w:val="00EA08BD"/>
    <w:rsid w:val="00EB1E68"/>
    <w:rsid w:val="00EB4187"/>
    <w:rsid w:val="00EB5A5F"/>
    <w:rsid w:val="00EB6970"/>
    <w:rsid w:val="00EC44B9"/>
    <w:rsid w:val="00EC497E"/>
    <w:rsid w:val="00EC5624"/>
    <w:rsid w:val="00EC7874"/>
    <w:rsid w:val="00EC7BD8"/>
    <w:rsid w:val="00ED02C1"/>
    <w:rsid w:val="00ED04B2"/>
    <w:rsid w:val="00ED0808"/>
    <w:rsid w:val="00ED2192"/>
    <w:rsid w:val="00ED3FCF"/>
    <w:rsid w:val="00ED513B"/>
    <w:rsid w:val="00ED75CC"/>
    <w:rsid w:val="00EE6556"/>
    <w:rsid w:val="00EF05A6"/>
    <w:rsid w:val="00EF207C"/>
    <w:rsid w:val="00EF26F0"/>
    <w:rsid w:val="00EF5A6E"/>
    <w:rsid w:val="00EF6C4C"/>
    <w:rsid w:val="00F01D0C"/>
    <w:rsid w:val="00F049D6"/>
    <w:rsid w:val="00F06231"/>
    <w:rsid w:val="00F1048D"/>
    <w:rsid w:val="00F13D7F"/>
    <w:rsid w:val="00F15669"/>
    <w:rsid w:val="00F161C4"/>
    <w:rsid w:val="00F21E80"/>
    <w:rsid w:val="00F2659D"/>
    <w:rsid w:val="00F26E46"/>
    <w:rsid w:val="00F34074"/>
    <w:rsid w:val="00F3659F"/>
    <w:rsid w:val="00F40CD4"/>
    <w:rsid w:val="00F40E95"/>
    <w:rsid w:val="00F41E6E"/>
    <w:rsid w:val="00F43F8F"/>
    <w:rsid w:val="00F44D5C"/>
    <w:rsid w:val="00F452E5"/>
    <w:rsid w:val="00F45851"/>
    <w:rsid w:val="00F46ECD"/>
    <w:rsid w:val="00F471D1"/>
    <w:rsid w:val="00F50FC3"/>
    <w:rsid w:val="00F55708"/>
    <w:rsid w:val="00F601CB"/>
    <w:rsid w:val="00F61AAF"/>
    <w:rsid w:val="00F6320E"/>
    <w:rsid w:val="00F650D7"/>
    <w:rsid w:val="00F66D69"/>
    <w:rsid w:val="00F73769"/>
    <w:rsid w:val="00F818CD"/>
    <w:rsid w:val="00F82BF7"/>
    <w:rsid w:val="00F832C7"/>
    <w:rsid w:val="00F83E0E"/>
    <w:rsid w:val="00F85E3A"/>
    <w:rsid w:val="00F868F6"/>
    <w:rsid w:val="00F8773E"/>
    <w:rsid w:val="00F9170B"/>
    <w:rsid w:val="00F92406"/>
    <w:rsid w:val="00F92AE6"/>
    <w:rsid w:val="00F96649"/>
    <w:rsid w:val="00FA0B67"/>
    <w:rsid w:val="00FA7DBD"/>
    <w:rsid w:val="00FB2E43"/>
    <w:rsid w:val="00FB7608"/>
    <w:rsid w:val="00FC0BB4"/>
    <w:rsid w:val="00FC1805"/>
    <w:rsid w:val="00FD5E6C"/>
    <w:rsid w:val="00FD6D75"/>
    <w:rsid w:val="00FD7190"/>
    <w:rsid w:val="00FE6B6D"/>
    <w:rsid w:val="00FE6C08"/>
    <w:rsid w:val="00FE7BB4"/>
    <w:rsid w:val="00FF0F85"/>
    <w:rsid w:val="00FF24AA"/>
    <w:rsid w:val="00FF3DB6"/>
    <w:rsid w:val="00FF5F0E"/>
    <w:rsid w:val="00FF73BA"/>
    <w:rsid w:val="00FF75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60E4"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F452E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452E5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6E1290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6E1290"/>
    <w:rPr>
      <w:noProof/>
    </w:rPr>
  </w:style>
  <w:style w:type="paragraph" w:customStyle="1" w:styleId="EndNoteBibliography">
    <w:name w:val="EndNote Bibliography"/>
    <w:basedOn w:val="Normal"/>
    <w:link w:val="EndNoteBibliography0"/>
    <w:rsid w:val="006E1290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6E1290"/>
    <w:rPr>
      <w:noProof/>
    </w:rPr>
  </w:style>
  <w:style w:type="paragraph" w:styleId="ListParagraph">
    <w:name w:val="List Paragraph"/>
    <w:basedOn w:val="Normal"/>
    <w:uiPriority w:val="34"/>
    <w:qFormat/>
    <w:rsid w:val="000E5307"/>
    <w:pPr>
      <w:ind w:firstLineChars="200" w:firstLine="420"/>
    </w:pPr>
    <w:rPr>
      <w:rFonts w:asciiTheme="minorHAnsi" w:hAnsiTheme="minorHAnsi" w:cstheme="minorBidi"/>
      <w:kern w:val="2"/>
      <w:sz w:val="21"/>
      <w:szCs w:val="22"/>
      <w:lang w:eastAsia="zh-CN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C54B2"/>
    <w:pPr>
      <w:snapToGrid w:val="0"/>
      <w:jc w:val="left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C54B2"/>
    <w:rPr>
      <w:sz w:val="18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AC54B2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A27558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7558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755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75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7558"/>
    <w:rPr>
      <w:b/>
      <w:bCs/>
    </w:rPr>
  </w:style>
  <w:style w:type="paragraph" w:customStyle="1" w:styleId="paragraph">
    <w:name w:val="paragraph"/>
    <w:basedOn w:val="Normal"/>
    <w:rsid w:val="009B65EF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lang w:eastAsia="zh-CN"/>
    </w:rPr>
  </w:style>
  <w:style w:type="character" w:styleId="LineNumber">
    <w:name w:val="line number"/>
    <w:basedOn w:val="DefaultParagraphFont"/>
    <w:uiPriority w:val="99"/>
    <w:semiHidden/>
    <w:unhideWhenUsed/>
    <w:rsid w:val="008B6A1D"/>
  </w:style>
  <w:style w:type="paragraph" w:styleId="BalloonText">
    <w:name w:val="Balloon Text"/>
    <w:basedOn w:val="Normal"/>
    <w:link w:val="BalloonTextChar"/>
    <w:uiPriority w:val="99"/>
    <w:semiHidden/>
    <w:unhideWhenUsed/>
    <w:rsid w:val="0092131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131A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F8773E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287D4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69874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798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40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581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800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70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159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965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20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644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807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3786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SHUTCM-tcme/AMA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1A0C96-E856-44A1-A82F-1BAA442AF5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7070</Words>
  <Characters>40299</Characters>
  <Application>Microsoft Office Word</Application>
  <DocSecurity>0</DocSecurity>
  <Lines>335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10-11T13:33:00Z</dcterms:created>
  <dcterms:modified xsi:type="dcterms:W3CDTF">2021-10-11T14:36:00Z</dcterms:modified>
</cp:coreProperties>
</file>